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3EE5" w:rsidRPr="000E3EE5" w:rsidRDefault="000E3EE5" w:rsidP="00A31E5A">
      <w:pPr>
        <w:spacing w:after="0" w:line="240" w:lineRule="auto"/>
        <w:jc w:val="center"/>
        <w:rPr>
          <w:rFonts w:ascii="Times New Roman" w:eastAsia="Times New Roman" w:hAnsi="Times New Roman" w:cs="Times New Roman"/>
          <w:b/>
          <w:sz w:val="24"/>
          <w:szCs w:val="24"/>
        </w:rPr>
      </w:pPr>
      <w:r w:rsidRPr="000E3EE5">
        <w:rPr>
          <w:rFonts w:ascii="Times New Roman" w:eastAsia="Times New Roman" w:hAnsi="Times New Roman" w:cs="Times New Roman"/>
          <w:b/>
          <w:sz w:val="24"/>
          <w:szCs w:val="24"/>
        </w:rPr>
        <w:t>PERAN TOKOH AGAMA DALAM MENCEGAH COVID-19 DAN MENGURANGI STIGMA COVID-19 DI KECAMATAN GUNUNGSARI KABUPATEN LOMBOK BARAT</w:t>
      </w:r>
    </w:p>
    <w:p w:rsidR="000E3EE5" w:rsidRDefault="000E3EE5" w:rsidP="00A31E5A">
      <w:pPr>
        <w:spacing w:after="0" w:line="240" w:lineRule="auto"/>
        <w:jc w:val="center"/>
        <w:rPr>
          <w:rFonts w:ascii="Times New Roman" w:eastAsia="Times New Roman" w:hAnsi="Times New Roman" w:cs="Times New Roman"/>
          <w:sz w:val="24"/>
          <w:szCs w:val="24"/>
        </w:rPr>
      </w:pPr>
    </w:p>
    <w:p w:rsidR="000E3EE5" w:rsidRPr="000E3EE5" w:rsidRDefault="000E3EE5" w:rsidP="00A31E5A">
      <w:pPr>
        <w:spacing w:after="0" w:line="240" w:lineRule="auto"/>
        <w:jc w:val="center"/>
        <w:rPr>
          <w:rFonts w:ascii="Times New Roman" w:eastAsia="Times New Roman" w:hAnsi="Times New Roman" w:cs="Times New Roman"/>
          <w:sz w:val="24"/>
          <w:szCs w:val="24"/>
        </w:rPr>
      </w:pPr>
      <w:r w:rsidRPr="000E3EE5">
        <w:rPr>
          <w:rFonts w:ascii="Times New Roman" w:eastAsia="Times New Roman" w:hAnsi="Times New Roman" w:cs="Times New Roman"/>
          <w:sz w:val="24"/>
          <w:szCs w:val="24"/>
        </w:rPr>
        <w:t>Muhammad Munip</w:t>
      </w:r>
      <w:r w:rsidRPr="000E3EE5">
        <w:rPr>
          <w:rFonts w:ascii="Times New Roman" w:eastAsia="Times New Roman" w:hAnsi="Times New Roman" w:cs="Times New Roman"/>
          <w:sz w:val="24"/>
          <w:szCs w:val="24"/>
          <w:vertAlign w:val="superscript"/>
        </w:rPr>
        <w:t>1</w:t>
      </w:r>
      <w:r w:rsidRPr="000E3EE5">
        <w:rPr>
          <w:rFonts w:ascii="Times New Roman" w:eastAsia="Times New Roman" w:hAnsi="Times New Roman" w:cs="Times New Roman"/>
          <w:sz w:val="24"/>
          <w:szCs w:val="24"/>
        </w:rPr>
        <w:t>, Menap</w:t>
      </w:r>
      <w:r w:rsidRPr="000E3EE5">
        <w:rPr>
          <w:rFonts w:ascii="Times New Roman" w:eastAsia="Times New Roman" w:hAnsi="Times New Roman" w:cs="Times New Roman"/>
          <w:sz w:val="24"/>
          <w:szCs w:val="24"/>
          <w:vertAlign w:val="superscript"/>
        </w:rPr>
        <w:t>2</w:t>
      </w:r>
      <w:r w:rsidRPr="000E3EE5">
        <w:rPr>
          <w:rFonts w:ascii="Times New Roman" w:eastAsia="Times New Roman" w:hAnsi="Times New Roman" w:cs="Times New Roman"/>
          <w:sz w:val="24"/>
          <w:szCs w:val="24"/>
        </w:rPr>
        <w:t xml:space="preserve">, </w:t>
      </w:r>
      <w:r w:rsidRPr="000E3EE5">
        <w:rPr>
          <w:rFonts w:ascii="Times New Roman" w:hAnsi="Times New Roman" w:cs="Times New Roman"/>
          <w:sz w:val="24"/>
          <w:szCs w:val="24"/>
          <w:lang w:val="en-ID"/>
        </w:rPr>
        <w:t>Sismulyanto</w:t>
      </w:r>
      <w:r w:rsidRPr="000E3EE5">
        <w:rPr>
          <w:rFonts w:ascii="Times New Roman" w:hAnsi="Times New Roman" w:cs="Times New Roman"/>
          <w:sz w:val="24"/>
          <w:szCs w:val="24"/>
          <w:vertAlign w:val="superscript"/>
          <w:lang w:val="en-ID"/>
        </w:rPr>
        <w:t>3</w:t>
      </w:r>
      <w:r w:rsidRPr="000E3EE5">
        <w:rPr>
          <w:rFonts w:ascii="Times New Roman" w:hAnsi="Times New Roman" w:cs="Times New Roman"/>
          <w:sz w:val="24"/>
          <w:szCs w:val="24"/>
          <w:lang w:val="en-ID"/>
        </w:rPr>
        <w:t>, Bahjatun Nadrat</w:t>
      </w:r>
      <w:r w:rsidRPr="000E3EE5">
        <w:rPr>
          <w:rFonts w:ascii="Times New Roman" w:hAnsi="Times New Roman" w:cs="Times New Roman"/>
          <w:sz w:val="24"/>
          <w:szCs w:val="24"/>
          <w:vertAlign w:val="superscript"/>
          <w:lang w:val="en-ID"/>
        </w:rPr>
        <w:t>i4</w:t>
      </w:r>
    </w:p>
    <w:p w:rsidR="000E3EE5" w:rsidRPr="000E3EE5" w:rsidRDefault="000E3EE5" w:rsidP="00A31E5A">
      <w:pPr>
        <w:pStyle w:val="Default"/>
        <w:jc w:val="center"/>
      </w:pPr>
      <w:r w:rsidRPr="000E3EE5">
        <w:t xml:space="preserve">Program Studi Magister Administrasi dan Kebijakan </w:t>
      </w:r>
      <w:proofErr w:type="gramStart"/>
      <w:r w:rsidRPr="000E3EE5">
        <w:t>Kesehatan  Universitas</w:t>
      </w:r>
      <w:proofErr w:type="gramEnd"/>
      <w:r w:rsidRPr="000E3EE5">
        <w:t xml:space="preserve"> Qamarul Huda Badaruddin</w:t>
      </w:r>
      <w:r w:rsidRPr="000E3EE5">
        <w:rPr>
          <w:vertAlign w:val="superscript"/>
        </w:rPr>
        <w:t>1,2,3</w:t>
      </w:r>
    </w:p>
    <w:p w:rsidR="000F067A" w:rsidRDefault="000E3EE5" w:rsidP="00A31E5A">
      <w:pPr>
        <w:spacing w:after="0" w:line="240" w:lineRule="auto"/>
        <w:jc w:val="center"/>
        <w:rPr>
          <w:rFonts w:ascii="Times New Roman" w:hAnsi="Times New Roman" w:cs="Times New Roman"/>
          <w:sz w:val="24"/>
          <w:szCs w:val="24"/>
          <w:vertAlign w:val="superscript"/>
        </w:rPr>
      </w:pPr>
      <w:r w:rsidRPr="000E3EE5">
        <w:rPr>
          <w:rFonts w:ascii="Times New Roman" w:hAnsi="Times New Roman" w:cs="Times New Roman"/>
          <w:sz w:val="24"/>
          <w:szCs w:val="24"/>
        </w:rPr>
        <w:t>STIKES Yarsi Mataram</w:t>
      </w:r>
      <w:r w:rsidRPr="000E3EE5">
        <w:rPr>
          <w:rFonts w:ascii="Times New Roman" w:hAnsi="Times New Roman" w:cs="Times New Roman"/>
          <w:sz w:val="24"/>
          <w:szCs w:val="24"/>
          <w:vertAlign w:val="superscript"/>
        </w:rPr>
        <w:t>4</w:t>
      </w:r>
    </w:p>
    <w:p w:rsidR="000E3EE5" w:rsidRDefault="000E3EE5" w:rsidP="00A31E5A">
      <w:pPr>
        <w:spacing w:after="0" w:line="240" w:lineRule="auto"/>
        <w:jc w:val="center"/>
        <w:rPr>
          <w:rFonts w:ascii="Times New Roman" w:hAnsi="Times New Roman" w:cs="Times New Roman"/>
          <w:sz w:val="24"/>
          <w:szCs w:val="24"/>
        </w:rPr>
      </w:pPr>
      <w:proofErr w:type="gramStart"/>
      <w:r w:rsidRPr="000E3EE5">
        <w:rPr>
          <w:rFonts w:ascii="Times New Roman" w:hAnsi="Times New Roman" w:cs="Times New Roman"/>
          <w:sz w:val="24"/>
          <w:szCs w:val="24"/>
        </w:rPr>
        <w:t>Email :</w:t>
      </w:r>
      <w:proofErr w:type="gramEnd"/>
    </w:p>
    <w:p w:rsidR="00E73E5E" w:rsidRDefault="00E73E5E" w:rsidP="00A31E5A">
      <w:pPr>
        <w:spacing w:after="0" w:line="240" w:lineRule="auto"/>
        <w:jc w:val="center"/>
        <w:rPr>
          <w:rFonts w:ascii="Times New Roman" w:hAnsi="Times New Roman" w:cs="Times New Roman"/>
          <w:b/>
          <w:sz w:val="24"/>
          <w:szCs w:val="24"/>
        </w:rPr>
      </w:pPr>
    </w:p>
    <w:p w:rsidR="000E3EE5" w:rsidRPr="000E3EE5" w:rsidRDefault="000E3EE5" w:rsidP="00A31E5A">
      <w:pPr>
        <w:spacing w:after="0" w:line="240" w:lineRule="auto"/>
        <w:jc w:val="center"/>
        <w:rPr>
          <w:rFonts w:ascii="Times New Roman" w:hAnsi="Times New Roman" w:cs="Times New Roman"/>
          <w:b/>
          <w:sz w:val="24"/>
          <w:szCs w:val="24"/>
        </w:rPr>
      </w:pPr>
      <w:r w:rsidRPr="000E3EE5">
        <w:rPr>
          <w:rFonts w:ascii="Times New Roman" w:hAnsi="Times New Roman" w:cs="Times New Roman"/>
          <w:b/>
          <w:sz w:val="24"/>
          <w:szCs w:val="24"/>
        </w:rPr>
        <w:t>Abstrak</w:t>
      </w:r>
    </w:p>
    <w:p w:rsidR="000E3EE5" w:rsidRPr="0030234C" w:rsidRDefault="000E3EE5" w:rsidP="00A31E5A">
      <w:pPr>
        <w:spacing w:after="0" w:line="240" w:lineRule="auto"/>
        <w:jc w:val="both"/>
        <w:rPr>
          <w:rFonts w:ascii="Times New Roman" w:eastAsia="Times New Roman" w:hAnsi="Times New Roman" w:cs="Times New Roman"/>
          <w:sz w:val="24"/>
          <w:szCs w:val="24"/>
        </w:rPr>
      </w:pPr>
      <w:r w:rsidRPr="005151BE">
        <w:rPr>
          <w:rFonts w:ascii="Times New Roman" w:eastAsia="Times New Roman" w:hAnsi="Times New Roman" w:cs="Times New Roman"/>
          <w:b/>
          <w:sz w:val="24"/>
          <w:szCs w:val="24"/>
        </w:rPr>
        <w:t xml:space="preserve">Latar belakang: </w:t>
      </w:r>
      <w:r w:rsidRPr="004671BC">
        <w:rPr>
          <w:rFonts w:ascii="Times New Roman" w:eastAsia="Times New Roman" w:hAnsi="Times New Roman" w:cs="Times New Roman"/>
          <w:sz w:val="24"/>
          <w:szCs w:val="24"/>
        </w:rPr>
        <w:t>Pandemi covid-19 saat ini masih mewabah diseluruh dunia termasuk</w:t>
      </w:r>
      <w:r>
        <w:rPr>
          <w:rFonts w:ascii="Times New Roman" w:eastAsia="Times New Roman" w:hAnsi="Times New Roman" w:cs="Times New Roman"/>
          <w:sz w:val="24"/>
          <w:szCs w:val="24"/>
        </w:rPr>
        <w:t xml:space="preserve"> </w:t>
      </w:r>
      <w:r w:rsidRPr="004671BC">
        <w:rPr>
          <w:rFonts w:ascii="Times New Roman" w:eastAsia="Times New Roman" w:hAnsi="Times New Roman" w:cs="Times New Roman"/>
          <w:sz w:val="24"/>
          <w:szCs w:val="24"/>
        </w:rPr>
        <w:t>di</w:t>
      </w:r>
      <w:r>
        <w:rPr>
          <w:rFonts w:ascii="Times New Roman" w:eastAsia="Times New Roman" w:hAnsi="Times New Roman" w:cs="Times New Roman"/>
          <w:sz w:val="24"/>
          <w:szCs w:val="24"/>
        </w:rPr>
        <w:t xml:space="preserve"> Negara</w:t>
      </w:r>
      <w:r w:rsidRPr="004671BC">
        <w:rPr>
          <w:rFonts w:ascii="Times New Roman" w:eastAsia="Times New Roman" w:hAnsi="Times New Roman" w:cs="Times New Roman"/>
          <w:sz w:val="24"/>
          <w:szCs w:val="24"/>
        </w:rPr>
        <w:t xml:space="preserve"> Indonesia</w:t>
      </w:r>
      <w:r>
        <w:rPr>
          <w:rFonts w:ascii="Times New Roman" w:eastAsia="Times New Roman" w:hAnsi="Times New Roman" w:cs="Times New Roman"/>
          <w:sz w:val="24"/>
          <w:szCs w:val="24"/>
        </w:rPr>
        <w:t xml:space="preserve"> yang menyebabkan</w:t>
      </w:r>
      <w:r w:rsidRPr="004671B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Pr="004671BC">
        <w:rPr>
          <w:rFonts w:ascii="Times New Roman" w:eastAsia="Times New Roman" w:hAnsi="Times New Roman" w:cs="Times New Roman"/>
          <w:sz w:val="24"/>
          <w:szCs w:val="24"/>
        </w:rPr>
        <w:t>emua ber</w:t>
      </w:r>
      <w:r>
        <w:rPr>
          <w:rFonts w:ascii="Times New Roman" w:eastAsia="Times New Roman" w:hAnsi="Times New Roman" w:cs="Times New Roman"/>
          <w:sz w:val="24"/>
          <w:szCs w:val="24"/>
        </w:rPr>
        <w:t>gelut melawan Virus Covid-19</w:t>
      </w:r>
      <w:r w:rsidRPr="004671BC">
        <w:rPr>
          <w:rFonts w:ascii="Times New Roman" w:eastAsia="Times New Roman" w:hAnsi="Times New Roman" w:cs="Times New Roman"/>
          <w:sz w:val="24"/>
          <w:szCs w:val="24"/>
        </w:rPr>
        <w:t>, jumlah kasus covid-19 terus bertambah</w:t>
      </w:r>
      <w:r>
        <w:rPr>
          <w:rFonts w:ascii="Times New Roman" w:eastAsia="Times New Roman" w:hAnsi="Times New Roman" w:cs="Times New Roman"/>
          <w:sz w:val="24"/>
          <w:szCs w:val="24"/>
        </w:rPr>
        <w:t>,</w:t>
      </w:r>
      <w:r w:rsidRPr="004671B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Pr="004671BC">
        <w:rPr>
          <w:rFonts w:ascii="Times New Roman" w:eastAsia="Times New Roman" w:hAnsi="Times New Roman" w:cs="Times New Roman"/>
          <w:sz w:val="24"/>
          <w:szCs w:val="24"/>
        </w:rPr>
        <w:t xml:space="preserve">ebagian </w:t>
      </w:r>
      <w:r>
        <w:rPr>
          <w:rFonts w:ascii="Times New Roman" w:eastAsia="Times New Roman" w:hAnsi="Times New Roman" w:cs="Times New Roman"/>
          <w:sz w:val="24"/>
          <w:szCs w:val="24"/>
        </w:rPr>
        <w:t>dilaporkan sembuh</w:t>
      </w:r>
      <w:r w:rsidRPr="004671BC">
        <w:rPr>
          <w:rFonts w:ascii="Times New Roman" w:eastAsia="Times New Roman" w:hAnsi="Times New Roman" w:cs="Times New Roman"/>
          <w:sz w:val="24"/>
          <w:szCs w:val="24"/>
        </w:rPr>
        <w:t>, tetapi tidak sedikit yang</w:t>
      </w:r>
      <w:r>
        <w:rPr>
          <w:rFonts w:ascii="Times New Roman" w:eastAsia="Times New Roman" w:hAnsi="Times New Roman" w:cs="Times New Roman"/>
          <w:sz w:val="24"/>
          <w:szCs w:val="24"/>
        </w:rPr>
        <w:t xml:space="preserve"> dilaporkan</w:t>
      </w:r>
      <w:r w:rsidRPr="004671BC">
        <w:rPr>
          <w:rFonts w:ascii="Times New Roman" w:eastAsia="Times New Roman" w:hAnsi="Times New Roman" w:cs="Times New Roman"/>
          <w:sz w:val="24"/>
          <w:szCs w:val="24"/>
        </w:rPr>
        <w:t xml:space="preserve"> meninggal dunia</w:t>
      </w:r>
      <w:r w:rsidRPr="0030234C">
        <w:rPr>
          <w:rFonts w:ascii="Times New Roman" w:eastAsia="Times New Roman" w:hAnsi="Times New Roman" w:cs="Times New Roman"/>
          <w:sz w:val="24"/>
          <w:szCs w:val="24"/>
        </w:rPr>
        <w:t>. Usaha penanganan dan pencegahan ter</w:t>
      </w:r>
      <w:r>
        <w:rPr>
          <w:rFonts w:ascii="Times New Roman" w:eastAsia="Times New Roman" w:hAnsi="Times New Roman" w:cs="Times New Roman"/>
          <w:sz w:val="24"/>
          <w:szCs w:val="24"/>
        </w:rPr>
        <w:t xml:space="preserve">us dilakukan oleh pemerintah dan Tim Satgas Covid-19 termasuk juga dengan melibatkan tokoh agama dalam pencegahan covid-19. </w:t>
      </w:r>
      <w:r w:rsidRPr="00D24B6E">
        <w:rPr>
          <w:rFonts w:ascii="Times New Roman" w:eastAsia="Times New Roman" w:hAnsi="Times New Roman" w:cs="Times New Roman"/>
          <w:sz w:val="24"/>
          <w:szCs w:val="24"/>
        </w:rPr>
        <w:t>Peran tokoh agama dimasyarakat dianggap mampu mempengaruhi dan mengajak masyarakat untuk menerapkan protokol kesehatan dalam kehidupan sehari-hari termasuk juga masalah stigma covid-19 dimasyarakat yang lebih berbahaya dibanding covid-19 itu sendiri</w:t>
      </w:r>
      <w:r w:rsidRPr="005151BE">
        <w:rPr>
          <w:rFonts w:ascii="Times New Roman" w:eastAsia="Times New Roman" w:hAnsi="Times New Roman" w:cs="Times New Roman"/>
          <w:b/>
          <w:sz w:val="24"/>
          <w:szCs w:val="24"/>
        </w:rPr>
        <w:t>.</w:t>
      </w:r>
    </w:p>
    <w:p w:rsidR="000E3EE5" w:rsidRPr="0030234C" w:rsidRDefault="000E3EE5" w:rsidP="00A31E5A">
      <w:pPr>
        <w:spacing w:after="0" w:line="240" w:lineRule="auto"/>
        <w:jc w:val="both"/>
        <w:rPr>
          <w:rFonts w:ascii="Times New Roman" w:eastAsia="Times New Roman" w:hAnsi="Times New Roman" w:cs="Times New Roman"/>
          <w:sz w:val="24"/>
          <w:szCs w:val="24"/>
        </w:rPr>
      </w:pPr>
      <w:r w:rsidRPr="0030234C">
        <w:rPr>
          <w:rFonts w:ascii="Times New Roman" w:eastAsia="Times New Roman" w:hAnsi="Times New Roman" w:cs="Times New Roman"/>
          <w:b/>
          <w:sz w:val="24"/>
          <w:szCs w:val="24"/>
        </w:rPr>
        <w:t>Tujuan:</w:t>
      </w:r>
      <w:r>
        <w:rPr>
          <w:rFonts w:ascii="Times New Roman" w:eastAsia="Times New Roman" w:hAnsi="Times New Roman" w:cs="Times New Roman"/>
          <w:b/>
          <w:sz w:val="24"/>
          <w:szCs w:val="24"/>
        </w:rPr>
        <w:t xml:space="preserve"> </w:t>
      </w:r>
      <w:r w:rsidRPr="00493F7E">
        <w:rPr>
          <w:rFonts w:ascii="Times New Roman" w:eastAsia="Times New Roman" w:hAnsi="Times New Roman" w:cs="Times New Roman"/>
          <w:sz w:val="24"/>
          <w:szCs w:val="24"/>
        </w:rPr>
        <w:t xml:space="preserve">tujuan penelitian ini adalah </w:t>
      </w:r>
      <w:r>
        <w:rPr>
          <w:rFonts w:ascii="Times New Roman" w:eastAsia="Times New Roman" w:hAnsi="Times New Roman" w:cs="Times New Roman"/>
          <w:sz w:val="24"/>
        </w:rPr>
        <w:t>untuk menganalisis peran tokoh agama dalam mencegah dan mengurangi stigma Covid-19 di Kecamatan Gunungsari Kabupaten Lombok Barat</w:t>
      </w:r>
    </w:p>
    <w:p w:rsidR="000E3EE5" w:rsidRPr="00493F7E" w:rsidRDefault="000E3EE5" w:rsidP="00A31E5A">
      <w:pPr>
        <w:spacing w:after="0" w:line="240" w:lineRule="auto"/>
        <w:jc w:val="both"/>
        <w:rPr>
          <w:rFonts w:ascii="Times New Roman" w:eastAsia="Times New Roman" w:hAnsi="Times New Roman" w:cs="Times New Roman"/>
          <w:sz w:val="24"/>
          <w:szCs w:val="24"/>
        </w:rPr>
      </w:pPr>
      <w:r w:rsidRPr="0030234C">
        <w:rPr>
          <w:rFonts w:ascii="Times New Roman" w:eastAsia="Times New Roman" w:hAnsi="Times New Roman" w:cs="Times New Roman"/>
          <w:b/>
          <w:sz w:val="24"/>
          <w:szCs w:val="24"/>
        </w:rPr>
        <w:t>Metode:</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penelitian ini merupakan penelitian kualitatif dengan pendekatan deskriptif. Partisipan atau informan dalam penelitian ini adalah para tokoh agama yang ada di Kecamatan Gunungsari berjumlah 6 orang. Pengumpulan data dilakukan dengan metode wawancara langsung dengan informan. Analisa data dilakukan dengan </w:t>
      </w:r>
      <w:proofErr w:type="gramStart"/>
      <w:r>
        <w:rPr>
          <w:rFonts w:ascii="Times New Roman" w:eastAsia="Times New Roman" w:hAnsi="Times New Roman" w:cs="Times New Roman"/>
          <w:sz w:val="24"/>
          <w:szCs w:val="24"/>
        </w:rPr>
        <w:t>cara</w:t>
      </w:r>
      <w:proofErr w:type="gramEnd"/>
      <w:r>
        <w:rPr>
          <w:rFonts w:ascii="Times New Roman" w:eastAsia="Times New Roman" w:hAnsi="Times New Roman" w:cs="Times New Roman"/>
          <w:sz w:val="24"/>
          <w:szCs w:val="24"/>
        </w:rPr>
        <w:t xml:space="preserve"> reduksi data, penyajian data, dan verifikasi data.</w:t>
      </w:r>
    </w:p>
    <w:p w:rsidR="000E3EE5" w:rsidRPr="00493F7E" w:rsidRDefault="000E3EE5" w:rsidP="00A31E5A">
      <w:pPr>
        <w:spacing w:after="0" w:line="240" w:lineRule="auto"/>
        <w:jc w:val="both"/>
        <w:rPr>
          <w:rFonts w:ascii="Times New Roman" w:eastAsia="Times New Roman" w:hAnsi="Times New Roman" w:cs="Times New Roman"/>
          <w:sz w:val="24"/>
          <w:szCs w:val="24"/>
        </w:rPr>
      </w:pPr>
      <w:r w:rsidRPr="0030234C">
        <w:rPr>
          <w:rFonts w:ascii="Times New Roman" w:eastAsia="Times New Roman" w:hAnsi="Times New Roman" w:cs="Times New Roman"/>
          <w:b/>
          <w:sz w:val="24"/>
          <w:szCs w:val="24"/>
        </w:rPr>
        <w:t>Hasil:</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hasil penelitian menunjukkan bahwa tokoh agama secara aktif mengajak masyarakat melalui pendekatan religi untuk menerapkan protokol kesehatan. Selain itu tokoh agama juga aktif mengajak masyrakat untuk tidak melakukan stigma covid-19 dengan memberikan nasehat kepada masyarakat untuk tidak berburuk sangka kepada orang atau keluarga yang terpapar covid-19.</w:t>
      </w:r>
    </w:p>
    <w:p w:rsidR="000E3EE5" w:rsidRPr="00493F7E" w:rsidRDefault="000E3EE5" w:rsidP="00A31E5A">
      <w:pPr>
        <w:spacing w:after="0" w:line="240" w:lineRule="auto"/>
        <w:jc w:val="both"/>
        <w:rPr>
          <w:rFonts w:ascii="Times New Roman" w:eastAsia="Times New Roman" w:hAnsi="Times New Roman" w:cs="Times New Roman"/>
          <w:sz w:val="24"/>
          <w:szCs w:val="24"/>
        </w:rPr>
      </w:pPr>
      <w:r w:rsidRPr="0030234C">
        <w:rPr>
          <w:rFonts w:ascii="Times New Roman" w:eastAsia="Times New Roman" w:hAnsi="Times New Roman" w:cs="Times New Roman"/>
          <w:b/>
          <w:sz w:val="24"/>
          <w:szCs w:val="24"/>
        </w:rPr>
        <w:t>Kesimpulan:</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dari hasil penelitian dapat disimpulkan bahwa tokoh agama memiliki peran dalam mencegah covid-19 dan mengurangi stigma covid-19 di Kecamatan Gunungsari Kabupaten Lombok Barat.</w:t>
      </w:r>
    </w:p>
    <w:p w:rsidR="000E3EE5" w:rsidRPr="00493F7E" w:rsidRDefault="000E3EE5" w:rsidP="00A31E5A">
      <w:pPr>
        <w:spacing w:after="0" w:line="240" w:lineRule="auto"/>
        <w:jc w:val="both"/>
        <w:rPr>
          <w:rFonts w:ascii="Times New Roman" w:hAnsi="Times New Roman" w:cs="Times New Roman"/>
          <w:sz w:val="24"/>
          <w:szCs w:val="24"/>
        </w:rPr>
      </w:pPr>
      <w:proofErr w:type="gramStart"/>
      <w:r w:rsidRPr="00493F7E">
        <w:rPr>
          <w:rFonts w:ascii="Times New Roman" w:hAnsi="Times New Roman" w:cs="Times New Roman"/>
          <w:b/>
          <w:sz w:val="24"/>
          <w:szCs w:val="24"/>
        </w:rPr>
        <w:t>kata</w:t>
      </w:r>
      <w:proofErr w:type="gramEnd"/>
      <w:r w:rsidRPr="00493F7E">
        <w:rPr>
          <w:rFonts w:ascii="Times New Roman" w:hAnsi="Times New Roman" w:cs="Times New Roman"/>
          <w:b/>
          <w:sz w:val="24"/>
          <w:szCs w:val="24"/>
        </w:rPr>
        <w:t xml:space="preserve"> kunci</w:t>
      </w:r>
      <w:r>
        <w:rPr>
          <w:rFonts w:ascii="Times New Roman" w:hAnsi="Times New Roman" w:cs="Times New Roman"/>
          <w:b/>
          <w:sz w:val="24"/>
          <w:szCs w:val="24"/>
        </w:rPr>
        <w:t xml:space="preserve">: </w:t>
      </w:r>
      <w:r>
        <w:rPr>
          <w:rFonts w:ascii="Times New Roman" w:hAnsi="Times New Roman" w:cs="Times New Roman"/>
          <w:sz w:val="24"/>
          <w:szCs w:val="24"/>
        </w:rPr>
        <w:t>covid-19, tokoh agama, stigma covid-19</w:t>
      </w:r>
    </w:p>
    <w:p w:rsidR="00E73E5E" w:rsidRDefault="00E73E5E" w:rsidP="00A31E5A">
      <w:pPr>
        <w:spacing w:after="0" w:line="240" w:lineRule="auto"/>
        <w:rPr>
          <w:rFonts w:ascii="Times New Roman" w:hAnsi="Times New Roman" w:cs="Times New Roman"/>
          <w:b/>
          <w:sz w:val="24"/>
          <w:szCs w:val="24"/>
        </w:rPr>
        <w:sectPr w:rsidR="00E73E5E" w:rsidSect="00E73E5E">
          <w:headerReference w:type="default" r:id="rId8"/>
          <w:pgSz w:w="12240" w:h="15840"/>
          <w:pgMar w:top="1440" w:right="900" w:bottom="1440" w:left="990" w:header="720" w:footer="720" w:gutter="0"/>
          <w:cols w:space="180"/>
          <w:docGrid w:linePitch="360"/>
        </w:sectPr>
      </w:pPr>
    </w:p>
    <w:p w:rsidR="000E3EE5" w:rsidRDefault="000E3EE5" w:rsidP="00A31E5A">
      <w:pPr>
        <w:spacing w:after="0" w:line="240" w:lineRule="auto"/>
        <w:rPr>
          <w:rFonts w:ascii="Times New Roman" w:hAnsi="Times New Roman" w:cs="Times New Roman"/>
          <w:b/>
          <w:sz w:val="24"/>
          <w:szCs w:val="24"/>
        </w:rPr>
      </w:pPr>
    </w:p>
    <w:p w:rsidR="00E21B98" w:rsidRDefault="00E21B98" w:rsidP="00A31E5A">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0E3EE5" w:rsidRDefault="00195C45" w:rsidP="00A31E5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E21B98" w:rsidRDefault="00E21B98" w:rsidP="00A31E5A">
      <w:pPr>
        <w:pStyle w:val="ListParagraph"/>
        <w:spacing w:after="0" w:line="240" w:lineRule="auto"/>
        <w:ind w:left="0"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Virus Corona atau </w:t>
      </w:r>
      <w:r w:rsidRPr="00A928C0">
        <w:rPr>
          <w:rFonts w:ascii="Times New Roman" w:eastAsia="Times New Roman" w:hAnsi="Times New Roman" w:cs="Times New Roman"/>
          <w:i/>
          <w:sz w:val="24"/>
        </w:rPr>
        <w:t>Severe Acute Respiratory Syndrome 2</w:t>
      </w:r>
      <w:r>
        <w:rPr>
          <w:rFonts w:ascii="Times New Roman" w:eastAsia="Times New Roman" w:hAnsi="Times New Roman" w:cs="Times New Roman"/>
          <w:sz w:val="24"/>
        </w:rPr>
        <w:t xml:space="preserve"> (SARS-CoV-2) adalah virus yang menyerang system pernafasan. </w:t>
      </w:r>
      <w:proofErr w:type="gramStart"/>
      <w:r>
        <w:rPr>
          <w:rFonts w:ascii="Times New Roman" w:eastAsia="Times New Roman" w:hAnsi="Times New Roman" w:cs="Times New Roman"/>
          <w:sz w:val="24"/>
        </w:rPr>
        <w:t>penyakit</w:t>
      </w:r>
      <w:proofErr w:type="gramEnd"/>
      <w:r>
        <w:rPr>
          <w:rFonts w:ascii="Times New Roman" w:eastAsia="Times New Roman" w:hAnsi="Times New Roman" w:cs="Times New Roman"/>
          <w:sz w:val="24"/>
        </w:rPr>
        <w:t xml:space="preserve"> karena virus ini disebut dengan covid-19. Virus corona bisa menyebabkan gangguan ringan pada sistem pernafasan, infeksi paru-paru yang berat, hingga kematian. Virus corona ini merupakan jenis virus baru dari coronavirus yang menular ke manusia. Virus ini dapat menyerang siapa saja, baik bayi, anak-anak, orang dewasa, lansia, ibu hamil, maupun ibu menyusui </w:t>
      </w:r>
      <w:r>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author":[{"dropping-particle":"","family":"RI","given":"kementrian kesehatan","non-dropping-particle":"","parse-names":false,"suffix":""}],"id":"ITEM-1","issued":{"date-parts":[["2020"]]},"title":"info infeksi emerging","type":"webpage"},"uris":["http://www.mendeley.com/documents/?uuid=1e62678c-283f-4adb-aecf-e6a2ee0e2704"]}],"mendeley":{"formattedCitation":"(RI, 2020)","manualFormatting":"(Kemenkes RI, 2020)","plainTextFormattedCitation":"(RI, 2020)","previouslyFormattedCitation":"(RI, 2020)"},"properties":{"noteIndex":0},"schema":"https://github.com/citation-style-language/schema/raw/master/csl-citation.json"}</w:instrText>
      </w:r>
      <w:r>
        <w:rPr>
          <w:rFonts w:ascii="Times New Roman" w:eastAsia="Times New Roman" w:hAnsi="Times New Roman" w:cs="Times New Roman"/>
          <w:sz w:val="24"/>
        </w:rPr>
        <w:fldChar w:fldCharType="separate"/>
      </w:r>
      <w:r w:rsidRPr="0050000D">
        <w:rPr>
          <w:rFonts w:ascii="Times New Roman" w:eastAsia="Times New Roman" w:hAnsi="Times New Roman" w:cs="Times New Roman"/>
          <w:noProof/>
          <w:sz w:val="24"/>
        </w:rPr>
        <w:t>(</w:t>
      </w:r>
      <w:r>
        <w:rPr>
          <w:rFonts w:ascii="Times New Roman" w:eastAsia="Times New Roman" w:hAnsi="Times New Roman" w:cs="Times New Roman"/>
          <w:noProof/>
          <w:sz w:val="24"/>
        </w:rPr>
        <w:t xml:space="preserve">Kemenkes </w:t>
      </w:r>
      <w:r w:rsidRPr="0050000D">
        <w:rPr>
          <w:rFonts w:ascii="Times New Roman" w:eastAsia="Times New Roman" w:hAnsi="Times New Roman" w:cs="Times New Roman"/>
          <w:noProof/>
          <w:sz w:val="24"/>
        </w:rPr>
        <w:t>RI, 2020)</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rsidR="00E21B98" w:rsidRDefault="00E21B98" w:rsidP="00A31E5A">
      <w:pPr>
        <w:pStyle w:val="ListParagraph"/>
        <w:spacing w:after="0" w:line="240" w:lineRule="auto"/>
        <w:ind w:left="0"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Dari data WHO menyatakan bahwa total Negara yang terpapar covid-19 yaitu sejumlah 216 Negara dengan total pasien terkonfirmasi yaitu 13.575.158 orang dengan total meninggal yaitu 584.940 orang. Berdasarkan data situs resmi Gugus Tugas Penanganan Covid-19 di Indonesia sampai dengan Tanggal 17 Juli 2020 tercatat bahwa total pasien terkonfirmasi positif yaitu 83.130 orang dengan 41.834 orang dinyatakan sembuh dan 3.957 dinyatakan meninggal dunia </w:t>
      </w:r>
      <w:r>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author":[{"dropping-particle":"","family":"WHO","given":"","non-dropping-particle":"","parse-names":false,"suffix":""}],"id":"ITEM-1","issued":{"date-parts":[["2020"]]},"title":"novel coronavirus","type":"report"},"uris":["http://www.mendeley.com/documents/?uuid=36070b45-7f2f-4bcd-8293-f12d994baaaa"]}],"mendeley":{"formattedCitation":"(WHO, 2020)","plainTextFormattedCitation":"(WHO, 2020)","previouslyFormattedCitation":"(WHO, 2020)"},"properties":{"noteIndex":0},"schema":"https://github.com/citation-style-language/schema/raw/master/csl-citation.json"}</w:instrText>
      </w:r>
      <w:r>
        <w:rPr>
          <w:rFonts w:ascii="Times New Roman" w:eastAsia="Times New Roman" w:hAnsi="Times New Roman" w:cs="Times New Roman"/>
          <w:sz w:val="24"/>
        </w:rPr>
        <w:fldChar w:fldCharType="separate"/>
      </w:r>
      <w:r w:rsidRPr="00FE720B">
        <w:rPr>
          <w:rFonts w:ascii="Times New Roman" w:eastAsia="Times New Roman" w:hAnsi="Times New Roman" w:cs="Times New Roman"/>
          <w:noProof/>
          <w:sz w:val="24"/>
        </w:rPr>
        <w:t>(WHO, 2020)</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rsidR="00E21B98" w:rsidRDefault="00E21B98" w:rsidP="00A31E5A">
      <w:pPr>
        <w:pStyle w:val="ListParagraph"/>
        <w:spacing w:after="0" w:line="240" w:lineRule="auto"/>
        <w:ind w:left="0"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Provinsi Nusa Tenggara Barat tidak luput dari serangan Covid-19, tercatat sampai dengan tanggal 17 juli 2020 menyatakan bahwa kasus terkonfirmasi positif covid 19 di NTB yaitu 1,671 orang (2.0%) dari total kasus covid-19 di Indonesia. Data ini menunjukkan NTB sebagai daerah dengan urutan ke 12 dari 34 </w:t>
      </w:r>
      <w:proofErr w:type="gramStart"/>
      <w:r>
        <w:rPr>
          <w:rFonts w:ascii="Times New Roman" w:eastAsia="Times New Roman" w:hAnsi="Times New Roman" w:cs="Times New Roman"/>
          <w:sz w:val="24"/>
        </w:rPr>
        <w:t>provinsi  dengan</w:t>
      </w:r>
      <w:proofErr w:type="gramEnd"/>
      <w:r>
        <w:rPr>
          <w:rFonts w:ascii="Times New Roman" w:eastAsia="Times New Roman" w:hAnsi="Times New Roman" w:cs="Times New Roman"/>
          <w:sz w:val="24"/>
        </w:rPr>
        <w:t xml:space="preserve"> kasus positif terbanyak. Sedangkan di Kabupaten Lombok Barat berdasarkan data dari Gugus Tugas Covid-19 Kabupaten Lombok Barat mencatat bahwa total kasus positif yaitu 384 orang dengan 23 orang  meninggal dan 227 orang dinyatakan sembuh </w:t>
      </w:r>
      <w:r>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author":[{"dropping-particle":"","family":"Dikes","given":"NTB","non-dropping-particle":"","parse-names":false,"suffix":""}],"id":"ITEM-1","issued":{"date-parts":[["2020"]]},"publisher-place":"NTB","title":"laporan kewaspadaan covid-19 provinsi NTB, rekap per kabupaten","type":"report"},"uris":["http://www.mendeley.com/documents/?uuid=1f0fa775-3dff-4844-af1a-fc9bff6f0c38"]}],"mendeley":{"formattedCitation":"(N. Dikes, 2020)","manualFormatting":"(Dikes NTB, 2020)","plainTextFormattedCitation":"(N. Dikes, 2020)","previouslyFormattedCitation":"(N. Dikes, 2020)"},"properties":{"noteIndex":0},"schema":"https://github.com/citation-style-language/schema/raw/master/csl-citation.json"}</w:instrText>
      </w:r>
      <w:r>
        <w:rPr>
          <w:rFonts w:ascii="Times New Roman" w:eastAsia="Times New Roman" w:hAnsi="Times New Roman" w:cs="Times New Roman"/>
          <w:sz w:val="24"/>
        </w:rPr>
        <w:fldChar w:fldCharType="separate"/>
      </w:r>
      <w:r w:rsidRPr="00FE720B">
        <w:rPr>
          <w:rFonts w:ascii="Times New Roman" w:eastAsia="Times New Roman" w:hAnsi="Times New Roman" w:cs="Times New Roman"/>
          <w:noProof/>
          <w:sz w:val="24"/>
        </w:rPr>
        <w:t>(Dikes</w:t>
      </w:r>
      <w:r>
        <w:rPr>
          <w:rFonts w:ascii="Times New Roman" w:eastAsia="Times New Roman" w:hAnsi="Times New Roman" w:cs="Times New Roman"/>
          <w:noProof/>
          <w:sz w:val="24"/>
        </w:rPr>
        <w:t xml:space="preserve"> NTB</w:t>
      </w:r>
      <w:r w:rsidRPr="00FE720B">
        <w:rPr>
          <w:rFonts w:ascii="Times New Roman" w:eastAsia="Times New Roman" w:hAnsi="Times New Roman" w:cs="Times New Roman"/>
          <w:noProof/>
          <w:sz w:val="24"/>
        </w:rPr>
        <w:t>, 2020)</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rsidR="00E21B98" w:rsidRPr="00462E88" w:rsidRDefault="00E21B98" w:rsidP="00A31E5A">
      <w:pPr>
        <w:pStyle w:val="ListParagraph"/>
        <w:spacing w:after="0" w:line="240" w:lineRule="auto"/>
        <w:ind w:left="0"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Kecamatan Gunungsari merupakan salah satu dari 10 kecamatan yang ada di Kabupaten Lombok Barat dengan total kasus posistif sampai dengan tanggal 7 Juli 2020 yaitu 50 orang dengan 30 orang dinyatakan sembuh dan 1 orang dinyatakan meninggal serta 19 orang masih positif covid-19. Data ini terus mengalami peningkatan seiring berjalannya waktu karena sampai dengan saat ini masih belum ditemukan obat yang dapat menghentikan penyebarannya. Dibawah ini merupakan table perkembangan pasien Covid-19 di </w:t>
      </w:r>
      <w:r>
        <w:rPr>
          <w:rFonts w:ascii="Times New Roman" w:eastAsia="Times New Roman" w:hAnsi="Times New Roman" w:cs="Times New Roman"/>
          <w:sz w:val="24"/>
        </w:rPr>
        <w:t xml:space="preserve">Kecamatan Guungsari Kabupaten Lombok Barat </w:t>
      </w:r>
      <w:r>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author":[{"dropping-particle":"","family":"Dikes","given":"Lobar","non-dropping-particle":"","parse-names":false,"suffix":""}],"id":"ITEM-1","issued":{"date-parts":[["2020"]]},"publisher-place":"lombok barat","title":"laporan kewaspadaan covid-19 tingkat kabupaten lombok barat, rekap per kecamatan","type":"report"},"uris":["http://www.mendeley.com/documents/?uuid=18a47769-55ec-4bd8-825e-19a20441c63f"]}],"mendeley":{"formattedCitation":"(L. Dikes, 2020)","manualFormatting":"(Dikes Lobar, 2020)","plainTextFormattedCitation":"(L. Dikes, 2020)","previouslyFormattedCitation":"(L. Dikes, 2020)"},"properties":{"noteIndex":0},"schema":"https://github.com/citation-style-language/schema/raw/master/csl-citation.json"}</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w:t>
      </w:r>
      <w:r w:rsidRPr="00FE720B">
        <w:rPr>
          <w:rFonts w:ascii="Times New Roman" w:eastAsia="Times New Roman" w:hAnsi="Times New Roman" w:cs="Times New Roman"/>
          <w:noProof/>
          <w:sz w:val="24"/>
        </w:rPr>
        <w:t>Dikes</w:t>
      </w:r>
      <w:r>
        <w:rPr>
          <w:rFonts w:ascii="Times New Roman" w:eastAsia="Times New Roman" w:hAnsi="Times New Roman" w:cs="Times New Roman"/>
          <w:noProof/>
          <w:sz w:val="24"/>
        </w:rPr>
        <w:t xml:space="preserve"> Lobar</w:t>
      </w:r>
      <w:r w:rsidRPr="00FE720B">
        <w:rPr>
          <w:rFonts w:ascii="Times New Roman" w:eastAsia="Times New Roman" w:hAnsi="Times New Roman" w:cs="Times New Roman"/>
          <w:noProof/>
          <w:sz w:val="24"/>
        </w:rPr>
        <w:t>, 2020)</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rsidR="00E21B98" w:rsidRDefault="00513EBE" w:rsidP="00513EBE">
      <w:pPr>
        <w:spacing w:after="0" w:line="240" w:lineRule="auto"/>
        <w:ind w:firstLine="450"/>
        <w:jc w:val="both"/>
        <w:rPr>
          <w:rFonts w:ascii="Times New Roman" w:eastAsia="Times New Roman" w:hAnsi="Times New Roman" w:cs="Times New Roman"/>
          <w:sz w:val="24"/>
        </w:rPr>
      </w:pPr>
      <w:proofErr w:type="gramStart"/>
      <w:r>
        <w:rPr>
          <w:rFonts w:ascii="Times New Roman" w:eastAsia="Times New Roman" w:hAnsi="Times New Roman" w:cs="Times New Roman"/>
          <w:sz w:val="24"/>
        </w:rPr>
        <w:t>Peningkatan kasus covid di Gunung sari cukup memprihatinkan yaitu rata-rata 92 kasus dalam seminggu pada bulan Agustus 2020.</w:t>
      </w:r>
      <w:r w:rsidR="00E21B98">
        <w:rPr>
          <w:rFonts w:ascii="Times New Roman" w:eastAsia="Times New Roman" w:hAnsi="Times New Roman" w:cs="Times New Roman"/>
          <w:sz w:val="24"/>
        </w:rPr>
        <w:t>Berdasarkan data diatas, berbagai upaya terus dilakukan untuk menekan peningkatan angka kasus positiif covid-19 di Kabupaten Lombok Barat dan dimasing-masing kecamatan tanpa terkecuali Kecamatan Gunungsari dengan melakukan tindakan preventif, promotif, kuratif, termasuk juga maskerisasi masyarakat, karantina mandiri, isolasi mandiri, serta isolasi di Rumah sakit bagi pasien terpapar Covid-19, termasuk juga dengan melibatkan tokoh agama namun hingga saat ini belum menunjukkan hasil seperti yang diharapkan.</w:t>
      </w:r>
      <w:proofErr w:type="gramEnd"/>
      <w:r w:rsidR="00E21B98">
        <w:rPr>
          <w:rFonts w:ascii="Times New Roman" w:eastAsia="Times New Roman" w:hAnsi="Times New Roman" w:cs="Times New Roman"/>
          <w:sz w:val="24"/>
        </w:rPr>
        <w:t xml:space="preserve"> </w:t>
      </w:r>
    </w:p>
    <w:p w:rsidR="00E73E5E" w:rsidRDefault="00E21B98" w:rsidP="00A31E5A">
      <w:pPr>
        <w:pStyle w:val="ListParagraph"/>
        <w:spacing w:after="0" w:line="240" w:lineRule="auto"/>
        <w:ind w:left="0"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Masyarakat di wilayah kerja Puskesmas Gunungsari sebagian besar beragama Islam yaitu sebanyak 96.7% dari total penduduk yang ada di Kecamatan Gunungsari melalui </w:t>
      </w:r>
      <w:r>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author":[{"dropping-particle":"","family":"Barat","given":"BPS Lombok","non-dropping-particle":"","parse-names":false,"suffix":""}],"id":"ITEM-1","issued":{"date-parts":[["2018"]]},"publisher-place":"lombok barat","title":"jumlah penduduk kabupaten lombok barat","type":"report"},"uris":["http://www.mendeley.com/documents/?uuid=73aa81d5-d8ae-4570-8886-b66f9401a4fb"]}],"mendeley":{"formattedCitation":"(Barat, 2018)","manualFormatting":"BPS Lombok Barat, (2018)","plainTextFormattedCitation":"(Barat, 2018)","previouslyFormattedCitation":"(Barat, 2018)"},"properties":{"noteIndex":0},"schema":"https://github.com/citation-style-language/schema/raw/master/csl-citation.json"}</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 xml:space="preserve">BPS Lombok </w:t>
      </w:r>
      <w:r w:rsidRPr="00FE720B">
        <w:rPr>
          <w:rFonts w:ascii="Times New Roman" w:eastAsia="Times New Roman" w:hAnsi="Times New Roman" w:cs="Times New Roman"/>
          <w:noProof/>
          <w:sz w:val="24"/>
        </w:rPr>
        <w:t xml:space="preserve">Barat, </w:t>
      </w:r>
      <w:r>
        <w:rPr>
          <w:rFonts w:ascii="Times New Roman" w:eastAsia="Times New Roman" w:hAnsi="Times New Roman" w:cs="Times New Roman"/>
          <w:noProof/>
          <w:sz w:val="24"/>
        </w:rPr>
        <w:t>(</w:t>
      </w:r>
      <w:r w:rsidRPr="00FE720B">
        <w:rPr>
          <w:rFonts w:ascii="Times New Roman" w:eastAsia="Times New Roman" w:hAnsi="Times New Roman" w:cs="Times New Roman"/>
          <w:noProof/>
          <w:sz w:val="24"/>
        </w:rPr>
        <w:t>2018)</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w:t>
      </w:r>
    </w:p>
    <w:p w:rsidR="00E21B98" w:rsidRDefault="00E21B98" w:rsidP="00A31E5A">
      <w:pPr>
        <w:pStyle w:val="ListParagraph"/>
        <w:spacing w:after="0" w:line="240" w:lineRule="auto"/>
        <w:ind w:left="0"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Peran tokoh agama dalam bidangnya telah menjadikan mereka sebagai seorang tokoh panutan dan teladan bagi masyarakat, dan inilah salah satu bentuk potensi yang mereka miliki. Data resmi Kantor Urusan Agama (KUA) Kecamatan Gunungsari mencatat ada 10 Tuan Guru, 30 orang mubalig dan 60 masjid serta ada 9 pondok pesantren  diwilayah kerja Puskesmas Gunungsari </w:t>
      </w:r>
      <w:r>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author":[{"dropping-particle":"","family":"Gunungsari","given":"KUA","non-dropping-particle":"","parse-names":false,"suffix":""}],"id":"ITEM-1","issued":{"date-parts":[["2017"]]},"publisher-place":"gunungsari","title":"data KUA kecamatan gunungsari","type":"report"},"uris":["http://www.mendeley.com/documents/?uuid=24b1eba1-3344-406d-a627-d3cecab3cbe7"]}],"mendeley":{"formattedCitation":"(Gunungsari, 2017)","manualFormatting":"(KUA Gunungsari, 2017)","plainTextFormattedCitation":"(Gunungsari, 2017)","previouslyFormattedCitation":"(Gunungsari, 2017)"},"properties":{"noteIndex":0},"schema":"https://github.com/citation-style-language/schema/raw/master/csl-citation.json"}</w:instrText>
      </w:r>
      <w:r>
        <w:rPr>
          <w:rFonts w:ascii="Times New Roman" w:eastAsia="Times New Roman" w:hAnsi="Times New Roman" w:cs="Times New Roman"/>
          <w:sz w:val="24"/>
        </w:rPr>
        <w:fldChar w:fldCharType="separate"/>
      </w:r>
      <w:r w:rsidRPr="00FE720B">
        <w:rPr>
          <w:rFonts w:ascii="Times New Roman" w:eastAsia="Times New Roman" w:hAnsi="Times New Roman" w:cs="Times New Roman"/>
          <w:noProof/>
          <w:sz w:val="24"/>
        </w:rPr>
        <w:t>(</w:t>
      </w:r>
      <w:r>
        <w:rPr>
          <w:rFonts w:ascii="Times New Roman" w:eastAsia="Times New Roman" w:hAnsi="Times New Roman" w:cs="Times New Roman"/>
          <w:noProof/>
          <w:sz w:val="24"/>
        </w:rPr>
        <w:t xml:space="preserve">KUA </w:t>
      </w:r>
      <w:r w:rsidRPr="00FE720B">
        <w:rPr>
          <w:rFonts w:ascii="Times New Roman" w:eastAsia="Times New Roman" w:hAnsi="Times New Roman" w:cs="Times New Roman"/>
          <w:noProof/>
          <w:sz w:val="24"/>
        </w:rPr>
        <w:t>Gunungsari, 2017)</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rsidR="00E21B98" w:rsidRDefault="00E21B98" w:rsidP="00A31E5A">
      <w:pPr>
        <w:pStyle w:val="ListParagraph"/>
        <w:spacing w:after="0" w:line="240" w:lineRule="auto"/>
        <w:ind w:left="0"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Disamping itu dalam wawancara singkat tersebut kaitan dengan percaya atau tidaknya tokoh agama terhadap Covid-19 ini mereka menjawab sangat percaya dan harus diwaspadai, sehingga dalam hal pencegahan para tokoh agama ini selalu menerapkan protokol kesehatan atau </w:t>
      </w:r>
      <w:r w:rsidRPr="000F7699">
        <w:rPr>
          <w:rFonts w:ascii="Times New Roman" w:eastAsia="Times New Roman" w:hAnsi="Times New Roman" w:cs="Times New Roman"/>
          <w:i/>
          <w:sz w:val="24"/>
        </w:rPr>
        <w:t>phisycal distancing</w:t>
      </w:r>
      <w:r>
        <w:rPr>
          <w:rFonts w:ascii="Times New Roman" w:eastAsia="Times New Roman" w:hAnsi="Times New Roman" w:cs="Times New Roman"/>
          <w:sz w:val="24"/>
        </w:rPr>
        <w:t xml:space="preserve"> diantaranya dengan selalu menggunakan masker, kemudian meliburkan majlis-majlis ta’lim yang diberikan pengajian olehnya, kemudian mereka tidak keluar rumah jika tidak terlalu mendesak. Hal ini menunjukkan disisi lain para tokoh agama juga mengikuti anjuran dari Satgas Covid-19 dan Pemerintah Daerah. </w:t>
      </w:r>
    </w:p>
    <w:p w:rsidR="00E21B98" w:rsidRPr="008B0262" w:rsidRDefault="00E21B98" w:rsidP="00A31E5A">
      <w:pPr>
        <w:pStyle w:val="ListParagraph"/>
        <w:spacing w:after="0" w:line="240" w:lineRule="auto"/>
        <w:ind w:left="0"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Jika ditinjau lebih dalam saat ini diwilayah-wilayah santri dimana masyarakat sangat mendengar saran dan arahan dari para tokoh agama, selain itu </w:t>
      </w:r>
      <w:r>
        <w:rPr>
          <w:rFonts w:ascii="Times New Roman" w:eastAsia="Times New Roman" w:hAnsi="Times New Roman" w:cs="Times New Roman"/>
          <w:sz w:val="24"/>
        </w:rPr>
        <w:lastRenderedPageBreak/>
        <w:t xml:space="preserve">tokoh agama juga sering menjadi teladan bagi masyarakat terkait </w:t>
      </w:r>
      <w:proofErr w:type="gramStart"/>
      <w:r>
        <w:rPr>
          <w:rFonts w:ascii="Times New Roman" w:eastAsia="Times New Roman" w:hAnsi="Times New Roman" w:cs="Times New Roman"/>
          <w:sz w:val="24"/>
        </w:rPr>
        <w:t>gaya</w:t>
      </w:r>
      <w:proofErr w:type="gramEnd"/>
      <w:r>
        <w:rPr>
          <w:rFonts w:ascii="Times New Roman" w:eastAsia="Times New Roman" w:hAnsi="Times New Roman" w:cs="Times New Roman"/>
          <w:sz w:val="24"/>
        </w:rPr>
        <w:t xml:space="preserve"> hidup dan lain sebagainya. </w:t>
      </w:r>
      <w:proofErr w:type="gramStart"/>
      <w:r>
        <w:rPr>
          <w:rFonts w:ascii="Times New Roman" w:eastAsia="Times New Roman" w:hAnsi="Times New Roman" w:cs="Times New Roman"/>
          <w:sz w:val="24"/>
        </w:rPr>
        <w:t>Hal ini tentu jika ada kolaborasi antara pemerintah dan tokoh agama dalam pencegahan dan stigma covid-19 minimal informasi terkait bahaya covid-19 tentu ini akan menjadi salah satu cara yang paling ampuh untuk mengurangi angka kejadian covid-19 karena diwilayah Gunugsari saran dan arahan serta sikap dari para tokoh agama sangat ditunggu-tunggu oleh masyarakat terlebih disaat-saat awal kejadian covid-19 sebelum diberlakukan masa new normal ini.</w:t>
      </w:r>
      <w:proofErr w:type="gramEnd"/>
    </w:p>
    <w:p w:rsidR="00E21B98" w:rsidRPr="00A31E5A" w:rsidRDefault="00E21B98" w:rsidP="00A31E5A">
      <w:pPr>
        <w:pStyle w:val="ListParagraph"/>
        <w:spacing w:after="0" w:line="240" w:lineRule="auto"/>
        <w:ind w:left="0" w:firstLine="720"/>
        <w:jc w:val="both"/>
        <w:rPr>
          <w:rFonts w:ascii="Times New Roman" w:eastAsia="Times New Roman" w:hAnsi="Times New Roman" w:cs="Times New Roman"/>
          <w:sz w:val="24"/>
        </w:rPr>
      </w:pPr>
      <w:proofErr w:type="gramStart"/>
      <w:r>
        <w:rPr>
          <w:rFonts w:ascii="Times New Roman" w:eastAsia="Times New Roman" w:hAnsi="Times New Roman" w:cs="Times New Roman"/>
          <w:sz w:val="24"/>
        </w:rPr>
        <w:t>berdasarkan</w:t>
      </w:r>
      <w:proofErr w:type="gramEnd"/>
      <w:r>
        <w:rPr>
          <w:rFonts w:ascii="Times New Roman" w:eastAsia="Times New Roman" w:hAnsi="Times New Roman" w:cs="Times New Roman"/>
          <w:sz w:val="24"/>
        </w:rPr>
        <w:t xml:space="preserve"> uraian diatas, peneliti melakukan penelitian tentang Peran Tokoh Agama Dalam Mencegah Covid-19 dan Mengurangi Stigma Covid-19 di Kecamatan Gunungsari Kabupaten Lombok Barat. </w:t>
      </w:r>
    </w:p>
    <w:p w:rsidR="00A31E5A" w:rsidRDefault="00195C45" w:rsidP="00A31E5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ETODE</w:t>
      </w:r>
    </w:p>
    <w:p w:rsidR="00E73E5E" w:rsidRDefault="00E73E5E" w:rsidP="00A31E5A">
      <w:pPr>
        <w:spacing w:after="0" w:line="240" w:lineRule="auto"/>
        <w:jc w:val="both"/>
        <w:rPr>
          <w:rFonts w:ascii="Times New Roman" w:hAnsi="Times New Roman" w:cs="Times New Roman"/>
          <w:sz w:val="24"/>
          <w:szCs w:val="24"/>
        </w:rPr>
      </w:pPr>
    </w:p>
    <w:p w:rsidR="00A31E5A" w:rsidRDefault="00A31E5A" w:rsidP="00A31E5A">
      <w:pPr>
        <w:spacing w:after="0" w:line="240" w:lineRule="auto"/>
        <w:jc w:val="both"/>
        <w:rPr>
          <w:rFonts w:ascii="Times New Roman" w:eastAsia="Times New Roman" w:hAnsi="Times New Roman" w:cs="Times New Roman"/>
          <w:sz w:val="24"/>
          <w:szCs w:val="24"/>
        </w:rPr>
      </w:pPr>
      <w:r w:rsidRPr="00E73E5E">
        <w:rPr>
          <w:rFonts w:ascii="Times New Roman" w:hAnsi="Times New Roman" w:cs="Times New Roman"/>
          <w:sz w:val="24"/>
          <w:szCs w:val="24"/>
        </w:rPr>
        <w:t>P</w:t>
      </w:r>
      <w:r>
        <w:rPr>
          <w:rFonts w:ascii="Times New Roman" w:eastAsia="Times New Roman" w:hAnsi="Times New Roman" w:cs="Times New Roman"/>
          <w:sz w:val="24"/>
          <w:szCs w:val="24"/>
        </w:rPr>
        <w:t xml:space="preserve">enelitian ini merupakan penelitian kualitatif dengan pendekatan deskriptif. Partisipan atau informan dalam penelitian ini adalah para tokoh agama yang ada di Kecamatan Gunungsari berjumlah 6 orang. Pengumpulan data dilakukan dengan metode wawancara mendalam dengan informan. Analisa data dilakukan dengan </w:t>
      </w:r>
      <w:proofErr w:type="gramStart"/>
      <w:r>
        <w:rPr>
          <w:rFonts w:ascii="Times New Roman" w:eastAsia="Times New Roman" w:hAnsi="Times New Roman" w:cs="Times New Roman"/>
          <w:sz w:val="24"/>
          <w:szCs w:val="24"/>
        </w:rPr>
        <w:t>cara</w:t>
      </w:r>
      <w:proofErr w:type="gramEnd"/>
      <w:r>
        <w:rPr>
          <w:rFonts w:ascii="Times New Roman" w:eastAsia="Times New Roman" w:hAnsi="Times New Roman" w:cs="Times New Roman"/>
          <w:sz w:val="24"/>
          <w:szCs w:val="24"/>
        </w:rPr>
        <w:t xml:space="preserve"> reduksi data, penyajian data, dan verifikasi data.</w:t>
      </w:r>
    </w:p>
    <w:p w:rsidR="00E73E5E" w:rsidRDefault="00E73E5E" w:rsidP="00A31E5A">
      <w:pPr>
        <w:spacing w:after="0" w:line="240" w:lineRule="auto"/>
        <w:jc w:val="both"/>
        <w:rPr>
          <w:rFonts w:ascii="Times New Roman" w:eastAsia="Times New Roman" w:hAnsi="Times New Roman" w:cs="Times New Roman"/>
          <w:b/>
          <w:sz w:val="24"/>
          <w:szCs w:val="24"/>
        </w:rPr>
      </w:pPr>
    </w:p>
    <w:p w:rsidR="00A31E5A" w:rsidRDefault="00195C45" w:rsidP="00A31E5A">
      <w:pPr>
        <w:spacing w:after="0" w:line="240" w:lineRule="auto"/>
        <w:jc w:val="both"/>
        <w:rPr>
          <w:rFonts w:ascii="Times New Roman" w:eastAsia="Times New Roman" w:hAnsi="Times New Roman" w:cs="Times New Roman"/>
          <w:b/>
          <w:sz w:val="24"/>
          <w:szCs w:val="24"/>
        </w:rPr>
      </w:pPr>
      <w:r w:rsidRPr="00A31E5A">
        <w:rPr>
          <w:rFonts w:ascii="Times New Roman" w:eastAsia="Times New Roman" w:hAnsi="Times New Roman" w:cs="Times New Roman"/>
          <w:b/>
          <w:sz w:val="24"/>
          <w:szCs w:val="24"/>
        </w:rPr>
        <w:t>HASIL</w:t>
      </w:r>
    </w:p>
    <w:p w:rsidR="00A31E5A" w:rsidRDefault="00F4354D" w:rsidP="00F4354D">
      <w:pPr>
        <w:pStyle w:val="ListParagraph"/>
        <w:spacing w:after="0" w:line="240" w:lineRule="auto"/>
        <w:ind w:left="0" w:firstLine="720"/>
        <w:jc w:val="both"/>
        <w:rPr>
          <w:rFonts w:ascii="Times New Roman" w:eastAsia="Times New Roman" w:hAnsi="Times New Roman" w:cs="Times New Roman"/>
          <w:sz w:val="24"/>
        </w:rPr>
      </w:pPr>
      <w:r>
        <w:rPr>
          <w:rFonts w:ascii="Times New Roman" w:eastAsia="Times New Roman" w:hAnsi="Times New Roman" w:cs="Times New Roman"/>
          <w:sz w:val="24"/>
        </w:rPr>
        <w:t>Hasil</w:t>
      </w:r>
      <w:r w:rsidR="00A31E5A">
        <w:rPr>
          <w:rFonts w:ascii="Times New Roman" w:eastAsia="Times New Roman" w:hAnsi="Times New Roman" w:cs="Times New Roman"/>
          <w:sz w:val="24"/>
        </w:rPr>
        <w:t xml:space="preserve"> </w:t>
      </w:r>
      <w:proofErr w:type="gramStart"/>
      <w:r w:rsidR="00A31E5A">
        <w:rPr>
          <w:rFonts w:ascii="Times New Roman" w:eastAsia="Times New Roman" w:hAnsi="Times New Roman" w:cs="Times New Roman"/>
          <w:sz w:val="24"/>
        </w:rPr>
        <w:t xml:space="preserve">wawancara </w:t>
      </w:r>
      <w:r>
        <w:rPr>
          <w:rFonts w:ascii="Times New Roman" w:eastAsia="Times New Roman" w:hAnsi="Times New Roman" w:cs="Times New Roman"/>
          <w:sz w:val="24"/>
        </w:rPr>
        <w:t xml:space="preserve"> mendalam</w:t>
      </w:r>
      <w:proofErr w:type="gramEnd"/>
      <w:r>
        <w:rPr>
          <w:rFonts w:ascii="Times New Roman" w:eastAsia="Times New Roman" w:hAnsi="Times New Roman" w:cs="Times New Roman"/>
          <w:sz w:val="24"/>
        </w:rPr>
        <w:t xml:space="preserve"> yang dilakukan dengan informan di record dan disajikan sebagai </w:t>
      </w:r>
      <w:r w:rsidR="00A31E5A">
        <w:rPr>
          <w:rFonts w:ascii="Times New Roman" w:eastAsia="Times New Roman" w:hAnsi="Times New Roman" w:cs="Times New Roman"/>
          <w:sz w:val="24"/>
        </w:rPr>
        <w:t>berikut:</w:t>
      </w:r>
    </w:p>
    <w:p w:rsidR="00A31E5A" w:rsidRPr="00F4354D" w:rsidRDefault="00A31E5A" w:rsidP="00F4354D">
      <w:pPr>
        <w:spacing w:after="0" w:line="240" w:lineRule="auto"/>
        <w:jc w:val="both"/>
        <w:rPr>
          <w:rFonts w:ascii="Times New Roman" w:eastAsia="Times New Roman" w:hAnsi="Times New Roman" w:cs="Times New Roman"/>
          <w:b/>
          <w:sz w:val="24"/>
        </w:rPr>
      </w:pPr>
      <w:r w:rsidRPr="00F4354D">
        <w:rPr>
          <w:rFonts w:ascii="Times New Roman" w:eastAsia="Times New Roman" w:hAnsi="Times New Roman" w:cs="Times New Roman"/>
          <w:b/>
          <w:sz w:val="24"/>
        </w:rPr>
        <w:t>Pandangan umum informan terkait kepercayaan terhadap wabah covid-19</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Informan 1 (I 1) menjawab bahwa “</w:t>
      </w:r>
      <w:r w:rsidRPr="001B47AB">
        <w:rPr>
          <w:rFonts w:ascii="Times New Roman" w:eastAsia="Times New Roman" w:hAnsi="Times New Roman" w:cs="Times New Roman"/>
          <w:i/>
          <w:sz w:val="24"/>
        </w:rPr>
        <w:t>wabah covid-19 ini memang benar adanya dan tidak bisa diremehkan, jadi kita jangan main-main dengan wabah covid-19 ini</w:t>
      </w:r>
      <w:r>
        <w:rPr>
          <w:rFonts w:ascii="Times New Roman" w:eastAsia="Times New Roman" w:hAnsi="Times New Roman" w:cs="Times New Roman"/>
          <w:sz w:val="24"/>
        </w:rPr>
        <w:t>”</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Pr="001B47AB"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 xml:space="preserve">I </w:t>
      </w:r>
      <w:proofErr w:type="gramStart"/>
      <w:r>
        <w:rPr>
          <w:rFonts w:ascii="Times New Roman" w:eastAsia="Times New Roman" w:hAnsi="Times New Roman" w:cs="Times New Roman"/>
          <w:sz w:val="24"/>
        </w:rPr>
        <w:t>2 menjawab</w:t>
      </w:r>
      <w:proofErr w:type="gramEnd"/>
      <w:r>
        <w:rPr>
          <w:rFonts w:ascii="Times New Roman" w:eastAsia="Times New Roman" w:hAnsi="Times New Roman" w:cs="Times New Roman"/>
          <w:sz w:val="24"/>
        </w:rPr>
        <w:t xml:space="preserve"> bahwa “</w:t>
      </w:r>
      <w:r w:rsidRPr="00FD0F1C">
        <w:rPr>
          <w:rFonts w:ascii="Times New Roman" w:eastAsia="Times New Roman" w:hAnsi="Times New Roman" w:cs="Times New Roman"/>
          <w:i/>
          <w:sz w:val="24"/>
        </w:rPr>
        <w:t xml:space="preserve">covid ini buat kita bingung karena jika kita bilang ada tapi bukti nyatanya mana? Kan tidak terlihat. Tapi jika kita anggap tidak ada juga nyatanya banyak yang meninggal, sehingga lama-lama saya juga </w:t>
      </w:r>
      <w:r>
        <w:rPr>
          <w:rFonts w:ascii="Times New Roman" w:eastAsia="Times New Roman" w:hAnsi="Times New Roman" w:cs="Times New Roman"/>
          <w:i/>
          <w:sz w:val="24"/>
        </w:rPr>
        <w:t>ja</w:t>
      </w:r>
      <w:r w:rsidRPr="00FD0F1C">
        <w:rPr>
          <w:rFonts w:ascii="Times New Roman" w:eastAsia="Times New Roman" w:hAnsi="Times New Roman" w:cs="Times New Roman"/>
          <w:i/>
          <w:sz w:val="24"/>
        </w:rPr>
        <w:t>d</w:t>
      </w:r>
      <w:r>
        <w:rPr>
          <w:rFonts w:ascii="Times New Roman" w:eastAsia="Times New Roman" w:hAnsi="Times New Roman" w:cs="Times New Roman"/>
          <w:i/>
          <w:sz w:val="24"/>
        </w:rPr>
        <w:t>i</w:t>
      </w:r>
      <w:r w:rsidRPr="00FD0F1C">
        <w:rPr>
          <w:rFonts w:ascii="Times New Roman" w:eastAsia="Times New Roman" w:hAnsi="Times New Roman" w:cs="Times New Roman"/>
          <w:i/>
          <w:sz w:val="24"/>
        </w:rPr>
        <w:t xml:space="preserve"> percaya terhadap covid-19 ini</w:t>
      </w:r>
      <w:r>
        <w:rPr>
          <w:rFonts w:ascii="Times New Roman" w:eastAsia="Times New Roman" w:hAnsi="Times New Roman" w:cs="Times New Roman"/>
          <w:sz w:val="24"/>
        </w:rPr>
        <w:t>”</w:t>
      </w:r>
    </w:p>
    <w:p w:rsidR="00A31E5A" w:rsidRDefault="00A31E5A" w:rsidP="00F4354D">
      <w:pPr>
        <w:pStyle w:val="ListParagraph"/>
        <w:spacing w:after="0" w:line="240" w:lineRule="auto"/>
        <w:ind w:left="540"/>
        <w:rPr>
          <w:rFonts w:ascii="Times New Roman" w:eastAsia="Times New Roman" w:hAnsi="Times New Roman" w:cs="Times New Roman"/>
          <w:b/>
          <w:sz w:val="24"/>
        </w:rPr>
      </w:pP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roofErr w:type="gramStart"/>
      <w:r>
        <w:rPr>
          <w:rFonts w:ascii="Times New Roman" w:eastAsia="Times New Roman" w:hAnsi="Times New Roman" w:cs="Times New Roman"/>
          <w:sz w:val="24"/>
        </w:rPr>
        <w:t>I 4 menjawab bahwa “</w:t>
      </w:r>
      <w:r w:rsidRPr="00FD0F1C">
        <w:rPr>
          <w:rFonts w:ascii="Times New Roman" w:eastAsia="Times New Roman" w:hAnsi="Times New Roman" w:cs="Times New Roman"/>
          <w:i/>
          <w:sz w:val="24"/>
        </w:rPr>
        <w:t>corona virus atau covid-19 ini memang betul ada, dan dulu pernah terjadi dan berulang-ulang dan ini adalah ujian dan teguran dari Allah, dan tidak hanya covid-19 tetapi banyak sekali macam penyakit dan itu benar adanya, karena dalam satu teori Allah SWT dalam satu riwayat menurunkan 6666 macam penyakit dan tentu bermacam-macam namanya dan yang ini namanya covid-19</w:t>
      </w:r>
      <w:r>
        <w:rPr>
          <w:rFonts w:ascii="Times New Roman" w:eastAsia="Times New Roman" w:hAnsi="Times New Roman" w:cs="Times New Roman"/>
          <w:sz w:val="24"/>
        </w:rPr>
        <w:t>”</w:t>
      </w:r>
      <w:proofErr w:type="gramEnd"/>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I 5 “</w:t>
      </w:r>
      <w:r w:rsidRPr="00467B2A">
        <w:rPr>
          <w:rFonts w:ascii="Times New Roman" w:eastAsia="Times New Roman" w:hAnsi="Times New Roman" w:cs="Times New Roman"/>
          <w:i/>
          <w:sz w:val="24"/>
        </w:rPr>
        <w:t>covid ini memang ada, hanya saja tingkat keganasannya itu yang berbeda-beda, sehingga dari sisi apa yang disampaikan (aturan) pemerintah dalam pencegahan covid ini sangat bagus, tetapi kadang-kadang dari sisi masyarakat tidak melihat demikian</w:t>
      </w:r>
      <w:r>
        <w:rPr>
          <w:rFonts w:ascii="Times New Roman" w:eastAsia="Times New Roman" w:hAnsi="Times New Roman" w:cs="Times New Roman"/>
          <w:sz w:val="24"/>
        </w:rPr>
        <w:t>”</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 xml:space="preserve">Dari jawaban-jawaban para tokoh agama (informan) diatas secara umum kaitan dengan percaya atau tidaknya </w:t>
      </w:r>
      <w:proofErr w:type="gramStart"/>
      <w:r>
        <w:rPr>
          <w:rFonts w:ascii="Times New Roman" w:eastAsia="Times New Roman" w:hAnsi="Times New Roman" w:cs="Times New Roman"/>
          <w:sz w:val="24"/>
        </w:rPr>
        <w:t>akan</w:t>
      </w:r>
      <w:proofErr w:type="gramEnd"/>
      <w:r>
        <w:rPr>
          <w:rFonts w:ascii="Times New Roman" w:eastAsia="Times New Roman" w:hAnsi="Times New Roman" w:cs="Times New Roman"/>
          <w:sz w:val="24"/>
        </w:rPr>
        <w:t xml:space="preserve"> adanya covid-19 ini dapat ditarik jawaban umum bahwa semua tokoh agama ini percaya akan adanya wabah covid-19 yang melanda Indonesia secara khusus dan dunia secara umum.</w:t>
      </w:r>
    </w:p>
    <w:p w:rsidR="00A31E5A" w:rsidRPr="00F33077"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Pr="00513EBE" w:rsidRDefault="00A31E5A" w:rsidP="00513EBE">
      <w:pPr>
        <w:spacing w:after="0" w:line="240" w:lineRule="auto"/>
        <w:jc w:val="both"/>
        <w:rPr>
          <w:rFonts w:ascii="Times New Roman" w:eastAsia="Times New Roman" w:hAnsi="Times New Roman" w:cs="Times New Roman"/>
          <w:b/>
          <w:sz w:val="24"/>
        </w:rPr>
      </w:pPr>
      <w:r w:rsidRPr="00513EBE">
        <w:rPr>
          <w:rFonts w:ascii="Times New Roman" w:eastAsia="Times New Roman" w:hAnsi="Times New Roman" w:cs="Times New Roman"/>
          <w:b/>
          <w:sz w:val="24"/>
        </w:rPr>
        <w:t>Kepatuhan tokoh agama dalam menerapkan protokol kesehatan</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Dalam hal ini peneliti juga melakukan observasi kepatuhan informan dalam menerapkan protokol kesehatan:</w:t>
      </w:r>
    </w:p>
    <w:p w:rsidR="00513EBE" w:rsidRDefault="00A31E5A" w:rsidP="00513EBE">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I 1 saat diwawancara menggunakan masker, kemudian saat masuk gerbang rumahnya terlihat juga sarana c</w:t>
      </w:r>
      <w:r w:rsidR="00513EBE">
        <w:rPr>
          <w:rFonts w:ascii="Times New Roman" w:eastAsia="Times New Roman" w:hAnsi="Times New Roman" w:cs="Times New Roman"/>
          <w:sz w:val="24"/>
        </w:rPr>
        <w:t>uci tangan lengkap dengan sabun.</w:t>
      </w:r>
      <w:r w:rsidRPr="00513EBE">
        <w:rPr>
          <w:rFonts w:ascii="Times New Roman" w:eastAsia="Times New Roman" w:hAnsi="Times New Roman" w:cs="Times New Roman"/>
          <w:sz w:val="24"/>
        </w:rPr>
        <w:t xml:space="preserve">I 1 ditanya terkait penerapan protokol kesehatan, beliau menjawab </w:t>
      </w:r>
    </w:p>
    <w:p w:rsidR="00A31E5A" w:rsidRPr="00513EBE" w:rsidRDefault="00A31E5A" w:rsidP="00513EBE">
      <w:pPr>
        <w:pStyle w:val="ListParagraph"/>
        <w:spacing w:after="0" w:line="240" w:lineRule="auto"/>
        <w:ind w:left="360"/>
        <w:jc w:val="both"/>
        <w:rPr>
          <w:rFonts w:ascii="Times New Roman" w:eastAsia="Times New Roman" w:hAnsi="Times New Roman" w:cs="Times New Roman"/>
          <w:sz w:val="24"/>
        </w:rPr>
      </w:pPr>
      <w:r w:rsidRPr="00513EBE">
        <w:rPr>
          <w:rFonts w:ascii="Times New Roman" w:eastAsia="Times New Roman" w:hAnsi="Times New Roman" w:cs="Times New Roman"/>
          <w:sz w:val="24"/>
        </w:rPr>
        <w:t>“</w:t>
      </w:r>
      <w:r w:rsidRPr="00513EBE">
        <w:rPr>
          <w:rFonts w:ascii="Times New Roman" w:eastAsia="Times New Roman" w:hAnsi="Times New Roman" w:cs="Times New Roman"/>
          <w:i/>
          <w:sz w:val="24"/>
        </w:rPr>
        <w:t>hal ini sudah dilakukan sejak dikeluarkannya peraturan oleh bapak Bupati Lombok Barat, dari saat itu disini kita siapkan tempat cuci tangan, spanduk harus mengenakan masker jika akan masuk lingkungan poondo pesantren, namun kita belum punya alat untuk mengukur suhu badan seperti yang sering kita di tes saat masuk sebuah kantor</w:t>
      </w:r>
      <w:r w:rsidRPr="00513EBE">
        <w:rPr>
          <w:rFonts w:ascii="Times New Roman" w:eastAsia="Times New Roman" w:hAnsi="Times New Roman" w:cs="Times New Roman"/>
          <w:sz w:val="24"/>
        </w:rPr>
        <w:t xml:space="preserve"> (yang dimaksud Thermogun)”.</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lastRenderedPageBreak/>
        <w:t>Hal ini tentu menunjukkan kepatuhan informan dalam menerapkan protokol kesehatan dilangkungan tempat tinggalnya cukup baik.</w:t>
      </w:r>
    </w:p>
    <w:p w:rsidR="00513EBE" w:rsidRDefault="00513EBE" w:rsidP="00513EBE">
      <w:pPr>
        <w:pStyle w:val="ListParagraph"/>
        <w:spacing w:after="0" w:line="240" w:lineRule="auto"/>
        <w:ind w:left="360"/>
        <w:jc w:val="both"/>
        <w:rPr>
          <w:rFonts w:ascii="Times New Roman" w:eastAsia="Times New Roman" w:hAnsi="Times New Roman" w:cs="Times New Roman"/>
          <w:sz w:val="24"/>
        </w:rPr>
      </w:pPr>
    </w:p>
    <w:p w:rsidR="00A31E5A" w:rsidRPr="00513EBE" w:rsidRDefault="00A31E5A" w:rsidP="00513EBE">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 xml:space="preserve">I </w:t>
      </w:r>
      <w:proofErr w:type="gramStart"/>
      <w:r>
        <w:rPr>
          <w:rFonts w:ascii="Times New Roman" w:eastAsia="Times New Roman" w:hAnsi="Times New Roman" w:cs="Times New Roman"/>
          <w:sz w:val="24"/>
        </w:rPr>
        <w:t xml:space="preserve">2 </w:t>
      </w:r>
      <w:r w:rsidRPr="00513EBE">
        <w:rPr>
          <w:rFonts w:ascii="Times New Roman" w:eastAsia="Times New Roman" w:hAnsi="Times New Roman" w:cs="Times New Roman"/>
          <w:sz w:val="24"/>
        </w:rPr>
        <w:t>saat</w:t>
      </w:r>
      <w:proofErr w:type="gramEnd"/>
      <w:r w:rsidRPr="00513EBE">
        <w:rPr>
          <w:rFonts w:ascii="Times New Roman" w:eastAsia="Times New Roman" w:hAnsi="Times New Roman" w:cs="Times New Roman"/>
          <w:sz w:val="24"/>
        </w:rPr>
        <w:t xml:space="preserve"> diamati lingkungan sekitar rumah beliau juga tidak nampak adanya tempat cuci tangan apalagi kemudian alat pengukur suhu tubuh. Saat ditanya tentang pondok pesantren yang diasuh beliau menjawab </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w:t>
      </w:r>
      <w:proofErr w:type="gramStart"/>
      <w:r w:rsidRPr="006B262D">
        <w:rPr>
          <w:rFonts w:ascii="Times New Roman" w:eastAsia="Times New Roman" w:hAnsi="Times New Roman" w:cs="Times New Roman"/>
          <w:i/>
          <w:sz w:val="24"/>
        </w:rPr>
        <w:t>ooow</w:t>
      </w:r>
      <w:proofErr w:type="gramEnd"/>
      <w:r w:rsidRPr="006B262D">
        <w:rPr>
          <w:rFonts w:ascii="Times New Roman" w:eastAsia="Times New Roman" w:hAnsi="Times New Roman" w:cs="Times New Roman"/>
          <w:i/>
          <w:sz w:val="24"/>
        </w:rPr>
        <w:t xml:space="preserve"> kalau dipondok lengkap dari tempat cuci tangan, garis shof shof sholat</w:t>
      </w:r>
      <w:r>
        <w:rPr>
          <w:rFonts w:ascii="Times New Roman" w:eastAsia="Times New Roman" w:hAnsi="Times New Roman" w:cs="Times New Roman"/>
          <w:i/>
          <w:sz w:val="24"/>
        </w:rPr>
        <w:t xml:space="preserve"> di Musholla</w:t>
      </w:r>
      <w:r w:rsidRPr="006B262D">
        <w:rPr>
          <w:rFonts w:ascii="Times New Roman" w:eastAsia="Times New Roman" w:hAnsi="Times New Roman" w:cs="Times New Roman"/>
          <w:i/>
          <w:sz w:val="24"/>
        </w:rPr>
        <w:t xml:space="preserve"> diberikan jarak dengan ditempelkan stiker tanda silang yang artinya jamaah tidak boleh berdiri disana</w:t>
      </w:r>
      <w:r>
        <w:rPr>
          <w:rFonts w:ascii="Times New Roman" w:eastAsia="Times New Roman" w:hAnsi="Times New Roman" w:cs="Times New Roman"/>
          <w:sz w:val="24"/>
        </w:rPr>
        <w:t xml:space="preserve">, </w:t>
      </w:r>
      <w:r w:rsidRPr="00652C1E">
        <w:rPr>
          <w:rFonts w:ascii="Times New Roman" w:eastAsia="Times New Roman" w:hAnsi="Times New Roman" w:cs="Times New Roman"/>
          <w:i/>
          <w:sz w:val="24"/>
        </w:rPr>
        <w:t>hanya saja dirumah memang tidak ada ini karena pemerintah tidak kasih kita</w:t>
      </w:r>
      <w:r>
        <w:rPr>
          <w:rFonts w:ascii="Times New Roman" w:eastAsia="Times New Roman" w:hAnsi="Times New Roman" w:cs="Times New Roman"/>
          <w:i/>
          <w:sz w:val="24"/>
        </w:rPr>
        <w:t>”</w:t>
      </w:r>
      <w:r>
        <w:rPr>
          <w:rFonts w:ascii="Times New Roman" w:eastAsia="Times New Roman" w:hAnsi="Times New Roman" w:cs="Times New Roman"/>
          <w:sz w:val="24"/>
        </w:rPr>
        <w:t xml:space="preserve"> tambahnya.</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 xml:space="preserve">I 6 saat diwawancarai terlihat menggunakan masker tetapi </w:t>
      </w:r>
      <w:proofErr w:type="gramStart"/>
      <w:r>
        <w:rPr>
          <w:rFonts w:ascii="Times New Roman" w:eastAsia="Times New Roman" w:hAnsi="Times New Roman" w:cs="Times New Roman"/>
          <w:sz w:val="24"/>
        </w:rPr>
        <w:t>cara</w:t>
      </w:r>
      <w:proofErr w:type="gramEnd"/>
      <w:r>
        <w:rPr>
          <w:rFonts w:ascii="Times New Roman" w:eastAsia="Times New Roman" w:hAnsi="Times New Roman" w:cs="Times New Roman"/>
          <w:sz w:val="24"/>
        </w:rPr>
        <w:t xml:space="preserve"> pemakaiannya tidak sesuai karena hanya dikalungkan saja tetapi tidak dipakai pada tempatnya, baru kemudian saat wawancara mulai beliau memakai masker pada posisi yang benar. Saat ditanya apakah sehari-hari selalu menerapkan protokol kesehatan, beliau menjawab </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w:t>
      </w:r>
      <w:proofErr w:type="gramStart"/>
      <w:r w:rsidRPr="00652C1E">
        <w:rPr>
          <w:rFonts w:ascii="Times New Roman" w:eastAsia="Times New Roman" w:hAnsi="Times New Roman" w:cs="Times New Roman"/>
          <w:i/>
          <w:sz w:val="24"/>
        </w:rPr>
        <w:t>iya</w:t>
      </w:r>
      <w:proofErr w:type="gramEnd"/>
      <w:r w:rsidRPr="00652C1E">
        <w:rPr>
          <w:rFonts w:ascii="Times New Roman" w:eastAsia="Times New Roman" w:hAnsi="Times New Roman" w:cs="Times New Roman"/>
          <w:i/>
          <w:sz w:val="24"/>
        </w:rPr>
        <w:t>, kemana saja sekarang harus pakai masker terus, karena kan dijalan banyak razia masker. Takutnya nanti kalau tidak pakai kemudian dijalan ada razia kan malu kita sama pak polisi dan bisa kena tilang</w:t>
      </w:r>
      <w:r>
        <w:rPr>
          <w:rFonts w:ascii="Times New Roman" w:eastAsia="Times New Roman" w:hAnsi="Times New Roman" w:cs="Times New Roman"/>
          <w:sz w:val="24"/>
        </w:rPr>
        <w:t>, katanya”</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 xml:space="preserve">I </w:t>
      </w:r>
      <w:proofErr w:type="gramStart"/>
      <w:r>
        <w:rPr>
          <w:rFonts w:ascii="Times New Roman" w:eastAsia="Times New Roman" w:hAnsi="Times New Roman" w:cs="Times New Roman"/>
          <w:sz w:val="24"/>
        </w:rPr>
        <w:t>3 saat</w:t>
      </w:r>
      <w:proofErr w:type="gramEnd"/>
      <w:r>
        <w:rPr>
          <w:rFonts w:ascii="Times New Roman" w:eastAsia="Times New Roman" w:hAnsi="Times New Roman" w:cs="Times New Roman"/>
          <w:sz w:val="24"/>
        </w:rPr>
        <w:t xml:space="preserve"> diwawancara menggunakan masker dari awal hingga akhir wawancara, saat ditanya kaitan dengan menggunakan maskerr baliau menjawab </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w:t>
      </w:r>
      <w:proofErr w:type="gramStart"/>
      <w:r w:rsidRPr="00652C1E">
        <w:rPr>
          <w:rFonts w:ascii="Times New Roman" w:eastAsia="Times New Roman" w:hAnsi="Times New Roman" w:cs="Times New Roman"/>
          <w:i/>
          <w:sz w:val="24"/>
        </w:rPr>
        <w:t>setiap</w:t>
      </w:r>
      <w:proofErr w:type="gramEnd"/>
      <w:r w:rsidRPr="00652C1E">
        <w:rPr>
          <w:rFonts w:ascii="Times New Roman" w:eastAsia="Times New Roman" w:hAnsi="Times New Roman" w:cs="Times New Roman"/>
          <w:i/>
          <w:sz w:val="24"/>
        </w:rPr>
        <w:t xml:space="preserve"> hari saya selalu pakai masker kalau ada tamu, ini kan bentuk kewaspadaan kita, siapa tau nanti tamu yang datang membawa virus jadi kita bisa terhindar</w:t>
      </w:r>
      <w:r>
        <w:rPr>
          <w:rFonts w:ascii="Times New Roman" w:eastAsia="Times New Roman" w:hAnsi="Times New Roman" w:cs="Times New Roman"/>
          <w:sz w:val="24"/>
        </w:rPr>
        <w:t>, pungkasnya”.</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Selain itu juga dirumahnya terihat ada wadah cuci tangan yang disampingnya juga disiapkan sabun, namun terlihat jarang digunakan karena para santri saat ini sedang dipulangkan sambil melihat perkembangan covid-19 dan edaran dari pihak Kemenag Lombok Barat dan Bupati Lombok Barat.</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Default="00A31E5A" w:rsidP="00F4354D">
      <w:pPr>
        <w:pStyle w:val="ListParagraph"/>
        <w:numPr>
          <w:ilvl w:val="0"/>
          <w:numId w:val="4"/>
        </w:numPr>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Pandangan tokoh agama terhadap dampak social, ekonomi, pendidikan dan stigma masyarakat akibat covid-19 ini</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Pr="00513EBE" w:rsidRDefault="00A31E5A" w:rsidP="00513EBE">
      <w:pPr>
        <w:spacing w:after="0" w:line="240" w:lineRule="auto"/>
        <w:jc w:val="both"/>
        <w:rPr>
          <w:rFonts w:ascii="Times New Roman" w:eastAsia="Times New Roman" w:hAnsi="Times New Roman" w:cs="Times New Roman"/>
          <w:b/>
          <w:sz w:val="24"/>
        </w:rPr>
      </w:pPr>
      <w:r w:rsidRPr="00513EBE">
        <w:rPr>
          <w:rFonts w:ascii="Times New Roman" w:eastAsia="Times New Roman" w:hAnsi="Times New Roman" w:cs="Times New Roman"/>
          <w:b/>
          <w:sz w:val="24"/>
        </w:rPr>
        <w:t>Peran atau hal-hal yang dilakukan tokoh agama dalam pencegahan covid-19</w:t>
      </w:r>
    </w:p>
    <w:p w:rsidR="00A31E5A" w:rsidRPr="009C79D3"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 xml:space="preserve">Dalam hal ini peneliti ingin melihat peran </w:t>
      </w:r>
      <w:proofErr w:type="gramStart"/>
      <w:r>
        <w:rPr>
          <w:rFonts w:ascii="Times New Roman" w:eastAsia="Times New Roman" w:hAnsi="Times New Roman" w:cs="Times New Roman"/>
          <w:sz w:val="24"/>
        </w:rPr>
        <w:t>apa</w:t>
      </w:r>
      <w:proofErr w:type="gramEnd"/>
      <w:r>
        <w:rPr>
          <w:rFonts w:ascii="Times New Roman" w:eastAsia="Times New Roman" w:hAnsi="Times New Roman" w:cs="Times New Roman"/>
          <w:sz w:val="24"/>
        </w:rPr>
        <w:t xml:space="preserve"> saja yang dilakukan tokoh agama dalam mencegah covid-19 ini </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roofErr w:type="gramStart"/>
      <w:r>
        <w:rPr>
          <w:rFonts w:ascii="Times New Roman" w:eastAsia="Times New Roman" w:hAnsi="Times New Roman" w:cs="Times New Roman"/>
          <w:sz w:val="24"/>
        </w:rPr>
        <w:t>I 1 dalam hal ini mengatakan bahwa “</w:t>
      </w:r>
      <w:r w:rsidRPr="00834ECA">
        <w:rPr>
          <w:rFonts w:ascii="Times New Roman" w:eastAsia="Times New Roman" w:hAnsi="Times New Roman" w:cs="Times New Roman"/>
          <w:i/>
          <w:sz w:val="24"/>
        </w:rPr>
        <w:t>ini kan ujian dari Allah, ya tentu kita harus menerima dengan ikhlas, kami disini begitu mulai ada info-info tentang wabah ini kami langsung berkoordinasi dengan Bapak Bupati, beliau jawab besok kita keluarkan surat edaran tentang covid ini pak tuan guru (jawab Bapak Bupati), setelah edaran keluar yang kami lakukan pertama adalah menggelar rapat yayasan kemudian disepakati bahwa semua santri dipulangkan untuk waktu yang belum ditentukan juga, sehingga esok harinya semua wali santri datang menjemput anak-anaknya</w:t>
      </w:r>
      <w:r>
        <w:rPr>
          <w:rFonts w:ascii="Times New Roman" w:eastAsia="Times New Roman" w:hAnsi="Times New Roman" w:cs="Times New Roman"/>
          <w:sz w:val="24"/>
        </w:rPr>
        <w:t>”.</w:t>
      </w:r>
      <w:proofErr w:type="gramEnd"/>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 xml:space="preserve">Lalu ketika kami tanyakan bagaimana dengan peran </w:t>
      </w:r>
      <w:proofErr w:type="gramStart"/>
      <w:r>
        <w:rPr>
          <w:rFonts w:ascii="Times New Roman" w:eastAsia="Times New Roman" w:hAnsi="Times New Roman" w:cs="Times New Roman"/>
          <w:sz w:val="24"/>
        </w:rPr>
        <w:t>tuan</w:t>
      </w:r>
      <w:proofErr w:type="gramEnd"/>
      <w:r>
        <w:rPr>
          <w:rFonts w:ascii="Times New Roman" w:eastAsia="Times New Roman" w:hAnsi="Times New Roman" w:cs="Times New Roman"/>
          <w:sz w:val="24"/>
        </w:rPr>
        <w:t xml:space="preserve"> guru dalam mencegah covid-19 ini, beliau menambahkan</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 xml:space="preserve"> </w:t>
      </w:r>
      <w:proofErr w:type="gramStart"/>
      <w:r>
        <w:rPr>
          <w:rFonts w:ascii="Times New Roman" w:eastAsia="Times New Roman" w:hAnsi="Times New Roman" w:cs="Times New Roman"/>
          <w:sz w:val="24"/>
        </w:rPr>
        <w:t>“</w:t>
      </w:r>
      <w:r w:rsidRPr="00834ECA">
        <w:rPr>
          <w:rFonts w:ascii="Times New Roman" w:eastAsia="Times New Roman" w:hAnsi="Times New Roman" w:cs="Times New Roman"/>
          <w:i/>
          <w:sz w:val="24"/>
        </w:rPr>
        <w:t>ya pencegahannya kan mulai dari diri kita sendiri dengan selalu menjaga kebersihan baik badan ataaupun pakaian dan lingkungan, terus dimanapun saya hadiri semisal pengajian atau undangan  apa saja saya selalu pakai masker dan pada pengajian saya selalu sampaikan kepada jamaah untuk selalu waspada terhadap virus ini, selain itu juga banyak dari warga dan wali santri yang menghubungi saya terkait covid ini ya saya selalu jawab agar taati pemerintah karena dia yang punya bidang masalah virus ini, yang penting selalu jaga jarak dan pakai masker kemanapun side (anda) pergi</w:t>
      </w:r>
      <w:r>
        <w:rPr>
          <w:rFonts w:ascii="Times New Roman" w:eastAsia="Times New Roman" w:hAnsi="Times New Roman" w:cs="Times New Roman"/>
          <w:sz w:val="24"/>
        </w:rPr>
        <w:t>“ tambahnya.</w:t>
      </w:r>
      <w:proofErr w:type="gramEnd"/>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I 2 menjawab “</w:t>
      </w:r>
      <w:r w:rsidRPr="00834ECA">
        <w:rPr>
          <w:rFonts w:ascii="Times New Roman" w:eastAsia="Times New Roman" w:hAnsi="Times New Roman" w:cs="Times New Roman"/>
          <w:i/>
          <w:sz w:val="24"/>
        </w:rPr>
        <w:t xml:space="preserve">saya bilang sama jamaah untuk ikuti pemerintah selama kita masih bisa mengikuti, artinya kalau disuruh pakai masker iya pakai, jaga jarak iya jaga jarak, kalau sholat shofnya berjarak 1 meter ya ikuti saja, tapi kalau sampe melarang kita sholat berjamaah atau </w:t>
      </w:r>
      <w:r w:rsidRPr="00834ECA">
        <w:rPr>
          <w:rFonts w:ascii="Times New Roman" w:eastAsia="Times New Roman" w:hAnsi="Times New Roman" w:cs="Times New Roman"/>
          <w:i/>
          <w:sz w:val="24"/>
        </w:rPr>
        <w:lastRenderedPageBreak/>
        <w:t>sholat jum’at disuruh kita tiadakan maka jangan mau</w:t>
      </w:r>
      <w:r>
        <w:rPr>
          <w:rFonts w:ascii="Times New Roman" w:eastAsia="Times New Roman" w:hAnsi="Times New Roman" w:cs="Times New Roman"/>
          <w:sz w:val="24"/>
        </w:rPr>
        <w:t>”</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w:t>
      </w:r>
      <w:proofErr w:type="gramStart"/>
      <w:r w:rsidRPr="00834ECA">
        <w:rPr>
          <w:rFonts w:ascii="Times New Roman" w:eastAsia="Times New Roman" w:hAnsi="Times New Roman" w:cs="Times New Roman"/>
          <w:i/>
          <w:sz w:val="24"/>
        </w:rPr>
        <w:t>selain</w:t>
      </w:r>
      <w:proofErr w:type="gramEnd"/>
      <w:r w:rsidRPr="00834ECA">
        <w:rPr>
          <w:rFonts w:ascii="Times New Roman" w:eastAsia="Times New Roman" w:hAnsi="Times New Roman" w:cs="Times New Roman"/>
          <w:i/>
          <w:sz w:val="24"/>
        </w:rPr>
        <w:t xml:space="preserve"> itu juga pengajian-pengajian sebagian besar diliburkan untuk yang diluar-luar, iya intinya tetap saya pesan kepada jamaah untuk selalu waspada, rajin-rajin amalkan wudhu, itu saja</w:t>
      </w:r>
      <w:r>
        <w:rPr>
          <w:rFonts w:ascii="Times New Roman" w:eastAsia="Times New Roman" w:hAnsi="Times New Roman" w:cs="Times New Roman"/>
          <w:sz w:val="24"/>
        </w:rPr>
        <w:t>”</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 xml:space="preserve">I 3 menjawab </w:t>
      </w:r>
      <w:r w:rsidRPr="00C11B7D">
        <w:rPr>
          <w:rFonts w:ascii="Times New Roman" w:eastAsia="Times New Roman" w:hAnsi="Times New Roman" w:cs="Times New Roman"/>
          <w:i/>
          <w:sz w:val="24"/>
        </w:rPr>
        <w:t>“saya selalu contohkan kemanapun pergi dengan memakai masker, terus sy hindari juga salaman, dirumah ini side (anda) bisa lihat selalu ada tempat cuci tangan disertai sabunnya, jadi kalau ada tamu yang akan datang ngundang pasti disuruh cuci tangan dulu, yang penting kan patuhi protokol kesehatan saja, masalah kena atau tidak kita kembalikan bahwa itu takdir Allah SWT”</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Pr="00890AA2" w:rsidRDefault="00A31E5A" w:rsidP="00F4354D">
      <w:pPr>
        <w:pStyle w:val="ListParagraph"/>
        <w:spacing w:after="0" w:line="240" w:lineRule="auto"/>
        <w:ind w:left="360"/>
        <w:jc w:val="both"/>
        <w:rPr>
          <w:rFonts w:ascii="Times New Roman" w:eastAsia="Times New Roman" w:hAnsi="Times New Roman" w:cs="Times New Roman"/>
          <w:i/>
          <w:sz w:val="24"/>
        </w:rPr>
      </w:pPr>
      <w:proofErr w:type="gramStart"/>
      <w:r>
        <w:rPr>
          <w:rFonts w:ascii="Times New Roman" w:eastAsia="Times New Roman" w:hAnsi="Times New Roman" w:cs="Times New Roman"/>
          <w:sz w:val="24"/>
        </w:rPr>
        <w:t>I 4 menjawab “</w:t>
      </w:r>
      <w:r w:rsidRPr="00890AA2">
        <w:rPr>
          <w:rFonts w:ascii="Times New Roman" w:eastAsia="Times New Roman" w:hAnsi="Times New Roman" w:cs="Times New Roman"/>
          <w:i/>
          <w:sz w:val="24"/>
        </w:rPr>
        <w:t>ia saya selalu sampaikan disetiap kesempatan untuk selalu patuuhi protokol kesehatan, bahkan ketika ada undangan saya tanya dulu bagaimana covid-19 disana, karena masyarakat kana da yang menanggapi serius dan ada yang tidak peduli, kalau yang menaggapi serius ya saya bilang diliburkan saja, tapi kalau yang tidak peduli covid ya saya datang tapi sy minta mereka mematuhi protokol kesehatan agar tidak menyalahi aturan pemerintah”</w:t>
      </w:r>
      <w:proofErr w:type="gramEnd"/>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sidRPr="00890AA2">
        <w:rPr>
          <w:rFonts w:ascii="Times New Roman" w:eastAsia="Times New Roman" w:hAnsi="Times New Roman" w:cs="Times New Roman"/>
          <w:i/>
          <w:sz w:val="24"/>
        </w:rPr>
        <w:t>Tetapi juga pemerintah sendiri plin plan dalam menerapkan kebijakan, seperti contoh kita dilarang berkumpul tapi berkumpul yang bagaimana Karena dipasar itu setiap hari orang berkumpul ndaq bisa diatur-atur sama pemerintah, lalu kita yang kumpul pengajian dilarang, kan aneh juga jadinya. Tetapi kembali saya selalu himbau kepada masyarakat untuk jangan anggap remeh ini, silahkan patuhi protokol kesehatan secara maksimal sekemampuan anda, kuncinya adalah selalu jaga kebersihan. Karena dalam sebuah riwayat sudah jelas, bahwa penyakit ini tidak dapat dihindari karena Allah SWT menciptakan 6.666 (enam ribu enam ratus enam puluh enam macam penyakit), mungking kita bisa hindari yang ini tapi belum tentu bisa hiindari yang lain</w:t>
      </w:r>
      <w:r>
        <w:rPr>
          <w:rFonts w:ascii="Times New Roman" w:eastAsia="Times New Roman" w:hAnsi="Times New Roman" w:cs="Times New Roman"/>
          <w:sz w:val="24"/>
        </w:rPr>
        <w:t>”.</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I 5 menjawab “</w:t>
      </w:r>
      <w:r w:rsidRPr="0027273B">
        <w:rPr>
          <w:rFonts w:ascii="Times New Roman" w:eastAsia="Times New Roman" w:hAnsi="Times New Roman" w:cs="Times New Roman"/>
          <w:i/>
          <w:sz w:val="24"/>
        </w:rPr>
        <w:t>kan sebagian besar pengajian diliburkan, kalaupun ada yang datang untuk bertanya tentang suatu masalah apapun, tiang pesan semua agar patuhi protokol kesehatan, yang penting jangan sampai meninggalkan ibadah yang wajib saja</w:t>
      </w:r>
      <w:r>
        <w:rPr>
          <w:rFonts w:ascii="Times New Roman" w:eastAsia="Times New Roman" w:hAnsi="Times New Roman" w:cs="Times New Roman"/>
          <w:sz w:val="24"/>
        </w:rPr>
        <w:t>”</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I 6 menjawab “</w:t>
      </w:r>
      <w:r w:rsidRPr="0027273B">
        <w:rPr>
          <w:rFonts w:ascii="Times New Roman" w:eastAsia="Times New Roman" w:hAnsi="Times New Roman" w:cs="Times New Roman"/>
          <w:i/>
          <w:sz w:val="24"/>
        </w:rPr>
        <w:t xml:space="preserve">namanya kita sebagai da’i ya hanya bisa membantu pemerintah denagn </w:t>
      </w:r>
      <w:proofErr w:type="gramStart"/>
      <w:r w:rsidRPr="0027273B">
        <w:rPr>
          <w:rFonts w:ascii="Times New Roman" w:eastAsia="Times New Roman" w:hAnsi="Times New Roman" w:cs="Times New Roman"/>
          <w:i/>
          <w:sz w:val="24"/>
        </w:rPr>
        <w:t>cara</w:t>
      </w:r>
      <w:proofErr w:type="gramEnd"/>
      <w:r w:rsidRPr="0027273B">
        <w:rPr>
          <w:rFonts w:ascii="Times New Roman" w:eastAsia="Times New Roman" w:hAnsi="Times New Roman" w:cs="Times New Roman"/>
          <w:i/>
          <w:sz w:val="24"/>
        </w:rPr>
        <w:t xml:space="preserve"> dakwah, artinya kalau ada kesempatan saya selalu pesan jamaah untuk jaga kondisi, jaga kesehatan, dan jangan lupa pakai masker kemanapun pelungguh (anda) pergi</w:t>
      </w:r>
      <w:r>
        <w:rPr>
          <w:rFonts w:ascii="Times New Roman" w:eastAsia="Times New Roman" w:hAnsi="Times New Roman" w:cs="Times New Roman"/>
          <w:sz w:val="24"/>
        </w:rPr>
        <w:t>”</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Default="00A31E5A" w:rsidP="00F4354D">
      <w:pPr>
        <w:pStyle w:val="ListParagraph"/>
        <w:numPr>
          <w:ilvl w:val="0"/>
          <w:numId w:val="4"/>
        </w:numPr>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Peran atau hal-hal yang dilakukan tokoh agama dalam mengurangi stigma covid-19 yang berkembang dimasyarakat</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roofErr w:type="gramStart"/>
      <w:r>
        <w:rPr>
          <w:rFonts w:ascii="Times New Roman" w:eastAsia="Times New Roman" w:hAnsi="Times New Roman" w:cs="Times New Roman"/>
          <w:sz w:val="24"/>
        </w:rPr>
        <w:t>Dalam hal ini peneliti ingin mengetahui peran tokoh agama dalam mengurangi atau bahkan menghilangkan  stigma covid-19, karena jika dilihat saat ini tidak hanya virus covid-19 ini yang berbahaya, namun tidak kalah berbahaya juga stigma covid-19 yang berkembang dimasyarakat sehingga banya terjadi pengucilan terhadap sesorang yang dianggap terpapar covid-19, termasuk juga pengusiran dari tempat tinggalnya, termasuk juga dijauhi secara social dan lain sebagainya, bahkan yang lebih parah jenazah pasien positif covid-19 ditolak oleh warga untuk dimakamkan ditempat pemakaman umum warga.</w:t>
      </w:r>
      <w:proofErr w:type="gramEnd"/>
    </w:p>
    <w:p w:rsidR="00A31E5A" w:rsidRPr="001B7B70" w:rsidRDefault="00A31E5A" w:rsidP="00F4354D">
      <w:pPr>
        <w:pStyle w:val="ListParagraph"/>
        <w:spacing w:after="0" w:line="240" w:lineRule="auto"/>
        <w:ind w:left="360"/>
        <w:jc w:val="both"/>
        <w:rPr>
          <w:rFonts w:ascii="Times New Roman" w:eastAsia="Times New Roman" w:hAnsi="Times New Roman" w:cs="Times New Roman"/>
          <w:i/>
          <w:sz w:val="24"/>
        </w:rPr>
      </w:pPr>
      <w:r>
        <w:rPr>
          <w:rFonts w:ascii="Times New Roman" w:eastAsia="Times New Roman" w:hAnsi="Times New Roman" w:cs="Times New Roman"/>
          <w:sz w:val="24"/>
        </w:rPr>
        <w:t>I 4 “</w:t>
      </w:r>
      <w:r w:rsidRPr="001B7B70">
        <w:rPr>
          <w:rFonts w:ascii="Times New Roman" w:eastAsia="Times New Roman" w:hAnsi="Times New Roman" w:cs="Times New Roman"/>
          <w:i/>
          <w:sz w:val="24"/>
        </w:rPr>
        <w:t xml:space="preserve">ini berasal dari berlebih-lebihan, pengumuman yang berlebih-lebihan dan tidak lengkap, bahkan mohon maaf kadang-kadang tenaga medis itu seperti mau perang, pokoknya seru, dan ini alami barangkali tidak bisa kita hilangkan sekaligus semuanya. Ada hadist Nabi yang sangat jelas disana bahwa kalau saudaramu terpapar virus maka kamu jangan datangi dia, begitu juga yang terkena virus ini suruh dia diam jangan kemana-mana. Apa kata nabi, virus atau wabah itu sudah jelas siapa yang dia tuju, dia mau kemana dan mau kenai siapa sudah ada, itu pada </w:t>
      </w:r>
      <w:proofErr w:type="gramStart"/>
      <w:r w:rsidRPr="001B7B70">
        <w:rPr>
          <w:rFonts w:ascii="Times New Roman" w:eastAsia="Times New Roman" w:hAnsi="Times New Roman" w:cs="Times New Roman"/>
          <w:i/>
          <w:sz w:val="24"/>
        </w:rPr>
        <w:t>tingkat  terkahir</w:t>
      </w:r>
      <w:proofErr w:type="gramEnd"/>
      <w:r w:rsidRPr="001B7B70">
        <w:rPr>
          <w:rFonts w:ascii="Times New Roman" w:eastAsia="Times New Roman" w:hAnsi="Times New Roman" w:cs="Times New Roman"/>
          <w:i/>
          <w:sz w:val="24"/>
        </w:rPr>
        <w:t xml:space="preserve"> ketika kita harus bersama dengan orang-orang yang terpapar. Pada akhirnya kembalikan serahkan diri kepada Allah </w:t>
      </w:r>
      <w:r w:rsidRPr="001B7B70">
        <w:rPr>
          <w:rFonts w:ascii="Times New Roman" w:eastAsia="Times New Roman" w:hAnsi="Times New Roman" w:cs="Times New Roman"/>
          <w:i/>
          <w:sz w:val="24"/>
        </w:rPr>
        <w:lastRenderedPageBreak/>
        <w:t>seiapa yang akan kena dan tidak kena, pada akhirnya tawakkal itu yang perlu”.</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sidRPr="001B7B70">
        <w:rPr>
          <w:rFonts w:ascii="Times New Roman" w:eastAsia="Times New Roman" w:hAnsi="Times New Roman" w:cs="Times New Roman"/>
          <w:i/>
          <w:sz w:val="24"/>
        </w:rPr>
        <w:t>Hanya saja mohon maaf kesannya ini pencegahannya setengah-setengah, seharusnya kan seperti yang diperintahkan Allah SWT</w:t>
      </w:r>
      <w:r>
        <w:rPr>
          <w:rFonts w:ascii="Times New Roman" w:eastAsia="Times New Roman" w:hAnsi="Times New Roman" w:cs="Times New Roman"/>
          <w:sz w:val="24"/>
        </w:rPr>
        <w:t xml:space="preserve">”. Lalu langkah </w:t>
      </w:r>
      <w:proofErr w:type="gramStart"/>
      <w:r>
        <w:rPr>
          <w:rFonts w:ascii="Times New Roman" w:eastAsia="Times New Roman" w:hAnsi="Times New Roman" w:cs="Times New Roman"/>
          <w:sz w:val="24"/>
        </w:rPr>
        <w:t>apa</w:t>
      </w:r>
      <w:proofErr w:type="gramEnd"/>
      <w:r>
        <w:rPr>
          <w:rFonts w:ascii="Times New Roman" w:eastAsia="Times New Roman" w:hAnsi="Times New Roman" w:cs="Times New Roman"/>
          <w:sz w:val="24"/>
        </w:rPr>
        <w:t xml:space="preserve"> saja yang dilakukan tuan guru untuk mencegah atau mengurangi stigma covid-19 ini? “</w:t>
      </w:r>
      <w:proofErr w:type="gramStart"/>
      <w:r w:rsidRPr="001B7B70">
        <w:rPr>
          <w:rFonts w:ascii="Times New Roman" w:eastAsia="Times New Roman" w:hAnsi="Times New Roman" w:cs="Times New Roman"/>
          <w:i/>
          <w:sz w:val="24"/>
        </w:rPr>
        <w:t>orang</w:t>
      </w:r>
      <w:proofErr w:type="gramEnd"/>
      <w:r w:rsidRPr="001B7B70">
        <w:rPr>
          <w:rFonts w:ascii="Times New Roman" w:eastAsia="Times New Roman" w:hAnsi="Times New Roman" w:cs="Times New Roman"/>
          <w:i/>
          <w:sz w:val="24"/>
        </w:rPr>
        <w:t xml:space="preserve"> yang sakit apakah akan menularkan kepada orang lain, belum tentu. </w:t>
      </w:r>
      <w:proofErr w:type="gramStart"/>
      <w:r w:rsidRPr="001B7B70">
        <w:rPr>
          <w:rFonts w:ascii="Times New Roman" w:eastAsia="Times New Roman" w:hAnsi="Times New Roman" w:cs="Times New Roman"/>
          <w:i/>
          <w:sz w:val="24"/>
        </w:rPr>
        <w:t>Alhamdulillah saya selalu mau menyampaikan kepada masyarakat bahwa dalam pengajian-pengajian jangan dibesar-besarkan lah, misalkan ada yang sudah pernah positif covid-19 lalu kembali ke masyarakat itu tidak ada masalah, dia sudah kena ujian dari Allah SWT dan sudah terlepas dari ujian itu, kita belum tentu, ilistrasinya begini, misalkan ada yang meninggal karena tabrakan dari sepeda motor, lalu apakah kita semua akan berhenti menggunakan sepeda motor, kan tidak.</w:t>
      </w:r>
      <w:proofErr w:type="gramEnd"/>
      <w:r w:rsidRPr="001B7B70">
        <w:rPr>
          <w:rFonts w:ascii="Times New Roman" w:eastAsia="Times New Roman" w:hAnsi="Times New Roman" w:cs="Times New Roman"/>
          <w:i/>
          <w:sz w:val="24"/>
        </w:rPr>
        <w:t xml:space="preserve"> Lalu misalnya apakah ada yang sakit ini lalu meninggal dunia kemudian apakah ada keluarganya yang seperti itu juga </w:t>
      </w:r>
      <w:proofErr w:type="gramStart"/>
      <w:r w:rsidRPr="001B7B70">
        <w:rPr>
          <w:rFonts w:ascii="Times New Roman" w:eastAsia="Times New Roman" w:hAnsi="Times New Roman" w:cs="Times New Roman"/>
          <w:i/>
          <w:sz w:val="24"/>
        </w:rPr>
        <w:t>kan</w:t>
      </w:r>
      <w:proofErr w:type="gramEnd"/>
      <w:r w:rsidRPr="001B7B70">
        <w:rPr>
          <w:rFonts w:ascii="Times New Roman" w:eastAsia="Times New Roman" w:hAnsi="Times New Roman" w:cs="Times New Roman"/>
          <w:i/>
          <w:sz w:val="24"/>
        </w:rPr>
        <w:t xml:space="preserve"> belum tentu juga, hanya saja kita mempunyai pemahaman yang berbeda-beda. Ketika pemaha</w:t>
      </w:r>
      <w:r>
        <w:rPr>
          <w:rFonts w:ascii="Times New Roman" w:eastAsia="Times New Roman" w:hAnsi="Times New Roman" w:cs="Times New Roman"/>
          <w:i/>
          <w:sz w:val="24"/>
        </w:rPr>
        <w:t xml:space="preserve">man berbeda-beda maka kita </w:t>
      </w:r>
      <w:proofErr w:type="gramStart"/>
      <w:r>
        <w:rPr>
          <w:rFonts w:ascii="Times New Roman" w:eastAsia="Times New Roman" w:hAnsi="Times New Roman" w:cs="Times New Roman"/>
          <w:i/>
          <w:sz w:val="24"/>
        </w:rPr>
        <w:t>susah</w:t>
      </w:r>
      <w:proofErr w:type="gramEnd"/>
      <w:r w:rsidRPr="001B7B70">
        <w:rPr>
          <w:rFonts w:ascii="Times New Roman" w:eastAsia="Times New Roman" w:hAnsi="Times New Roman" w:cs="Times New Roman"/>
          <w:i/>
          <w:sz w:val="24"/>
        </w:rPr>
        <w:t xml:space="preserve"> untuk menyamakan. Belum lagi kita dikacaukan oleh banyaknya orang yang berpendapat, dan yang berpendapat ini tidak punya dasar dan pemahaman yang kuat terhadap itu, sehingga Alhamdulillah dengan saya selalu sampaikan dipengajian-pengajian maupun diberbagai kesempatan lain masyarakat menjadi tidak terlalu berlebihan menyikapi covid ini dan tidak ada lagi yang menghakimi saudaranya atau tetangganya yang pernah covid-19 dengan stigma yayng tidak-tidak</w:t>
      </w:r>
      <w:r>
        <w:rPr>
          <w:rFonts w:ascii="Times New Roman" w:eastAsia="Times New Roman" w:hAnsi="Times New Roman" w:cs="Times New Roman"/>
          <w:sz w:val="24"/>
        </w:rPr>
        <w:t>”.</w:t>
      </w:r>
    </w:p>
    <w:p w:rsidR="00A31E5A" w:rsidRDefault="00A31E5A" w:rsidP="00F4354D">
      <w:pPr>
        <w:pStyle w:val="ListParagraph"/>
        <w:spacing w:after="0" w:line="240" w:lineRule="auto"/>
        <w:ind w:left="360"/>
        <w:jc w:val="both"/>
        <w:rPr>
          <w:rFonts w:ascii="Times New Roman" w:eastAsia="Times New Roman" w:hAnsi="Times New Roman" w:cs="Times New Roman"/>
          <w:i/>
          <w:sz w:val="24"/>
        </w:rPr>
      </w:pPr>
      <w:r>
        <w:rPr>
          <w:rFonts w:ascii="Times New Roman" w:eastAsia="Times New Roman" w:hAnsi="Times New Roman" w:cs="Times New Roman"/>
          <w:i/>
          <w:sz w:val="24"/>
        </w:rPr>
        <w:t>“</w:t>
      </w:r>
      <w:proofErr w:type="gramStart"/>
      <w:r>
        <w:rPr>
          <w:rFonts w:ascii="Times New Roman" w:eastAsia="Times New Roman" w:hAnsi="Times New Roman" w:cs="Times New Roman"/>
          <w:i/>
          <w:sz w:val="24"/>
        </w:rPr>
        <w:t>semestiniya</w:t>
      </w:r>
      <w:proofErr w:type="gramEnd"/>
      <w:r>
        <w:rPr>
          <w:rFonts w:ascii="Times New Roman" w:eastAsia="Times New Roman" w:hAnsi="Times New Roman" w:cs="Times New Roman"/>
          <w:i/>
          <w:sz w:val="24"/>
        </w:rPr>
        <w:t xml:space="preserve"> sebelum turun aka nada persamaan persepsi dulu, sebab walaupun tokoh agama dia belum faham juga apa itu virus dan bagaimana penyebarannya dan seterusnya, kemudian yang kedua mestinya kita tidak menggunakan perkhilafan dalam masalah ini, terutama masalah uzur ini. Kemudian tentang ketakutan kita bilang satgas, satgas juga macam-macam, ada yang lebay, atau karena </w:t>
      </w:r>
      <w:proofErr w:type="gramStart"/>
      <w:r>
        <w:rPr>
          <w:rFonts w:ascii="Times New Roman" w:eastAsia="Times New Roman" w:hAnsi="Times New Roman" w:cs="Times New Roman"/>
          <w:i/>
          <w:sz w:val="24"/>
        </w:rPr>
        <w:t>capek</w:t>
      </w:r>
      <w:proofErr w:type="gramEnd"/>
      <w:r>
        <w:rPr>
          <w:rFonts w:ascii="Times New Roman" w:eastAsia="Times New Roman" w:hAnsi="Times New Roman" w:cs="Times New Roman"/>
          <w:i/>
          <w:sz w:val="24"/>
        </w:rPr>
        <w:t xml:space="preserve"> juga aduuuh dia lemah, karena yang jadi satgas ini juga yang </w:t>
      </w:r>
      <w:r>
        <w:rPr>
          <w:rFonts w:ascii="Times New Roman" w:eastAsia="Times New Roman" w:hAnsi="Times New Roman" w:cs="Times New Roman"/>
          <w:i/>
          <w:sz w:val="24"/>
        </w:rPr>
        <w:t xml:space="preserve">penting jadi satgas padahal dia juga tidak faham. Begitu juga dengan tokoh-tokoh kita, kita tidak menutup mata bahwasanya kita faham fiqih, kita faham tentang agama tapi kita tidak faham virus dan sebagainya, sehingga untuk menyamakan persepsi ini perlu pengorbanan serius”. Kadang juga istilah dilarang jum’atan ini salah pemakaian, seharusnya bukakn dilarang jumatan, tetapi boleh jum’atan dengan menerapkan protokol kesehatan ketat. </w:t>
      </w:r>
    </w:p>
    <w:p w:rsidR="00A31E5A" w:rsidRDefault="00A31E5A" w:rsidP="00F4354D">
      <w:pPr>
        <w:pStyle w:val="ListParagraph"/>
        <w:spacing w:after="0" w:line="240" w:lineRule="auto"/>
        <w:ind w:left="360"/>
        <w:jc w:val="both"/>
        <w:rPr>
          <w:rFonts w:ascii="Times New Roman" w:eastAsia="Times New Roman" w:hAnsi="Times New Roman" w:cs="Times New Roman"/>
          <w:i/>
          <w:sz w:val="24"/>
        </w:rPr>
      </w:pP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 xml:space="preserve">Lalu apakah pernah diajak oleeh pemda untuk duduk bareng membahas covid ini? </w:t>
      </w:r>
    </w:p>
    <w:p w:rsidR="00A31E5A" w:rsidRPr="00384B03"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w:t>
      </w:r>
      <w:proofErr w:type="gramStart"/>
      <w:r w:rsidRPr="00384B03">
        <w:rPr>
          <w:rFonts w:ascii="Times New Roman" w:eastAsia="Times New Roman" w:hAnsi="Times New Roman" w:cs="Times New Roman"/>
          <w:i/>
          <w:sz w:val="24"/>
        </w:rPr>
        <w:t>pernah</w:t>
      </w:r>
      <w:proofErr w:type="gramEnd"/>
      <w:r w:rsidRPr="00384B03">
        <w:rPr>
          <w:rFonts w:ascii="Times New Roman" w:eastAsia="Times New Roman" w:hAnsi="Times New Roman" w:cs="Times New Roman"/>
          <w:i/>
          <w:sz w:val="24"/>
        </w:rPr>
        <w:t>, tetapi malah musyawarah itu menimbulkan perdebatan-perdebatan, karena yang diundang sekupnya luas, ada kadus, kades, sehingga perdebatan tidak bisa dihindarkan</w:t>
      </w:r>
      <w:r>
        <w:rPr>
          <w:rFonts w:ascii="Times New Roman" w:eastAsia="Times New Roman" w:hAnsi="Times New Roman" w:cs="Times New Roman"/>
          <w:sz w:val="24"/>
        </w:rPr>
        <w:t xml:space="preserve">. </w:t>
      </w:r>
      <w:r w:rsidRPr="00760102">
        <w:rPr>
          <w:rFonts w:ascii="Times New Roman" w:eastAsia="Times New Roman" w:hAnsi="Times New Roman" w:cs="Times New Roman"/>
          <w:i/>
          <w:sz w:val="24"/>
        </w:rPr>
        <w:t>Dan solusinya sampai akhir belum ada, tapi Alhamdulillah umumnya hanya sedikit yang menolak terhadap ajakan pemerintah dalam masalah ini, dan kadang ada kata-kata yang digunakan pemerintah seperti kata himbauan ini yang menunjukkan belum ada ketegasan dari pemerintah, seharusnya kalau mau tegas ya tegas saja sekalian”.</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roofErr w:type="gramStart"/>
      <w:r>
        <w:rPr>
          <w:rFonts w:ascii="Times New Roman" w:eastAsia="Times New Roman" w:hAnsi="Times New Roman" w:cs="Times New Roman"/>
          <w:sz w:val="24"/>
        </w:rPr>
        <w:t xml:space="preserve">I 5 menjawab </w:t>
      </w:r>
      <w:r w:rsidRPr="00C11B7D">
        <w:rPr>
          <w:rFonts w:ascii="Times New Roman" w:eastAsia="Times New Roman" w:hAnsi="Times New Roman" w:cs="Times New Roman"/>
          <w:i/>
          <w:sz w:val="24"/>
        </w:rPr>
        <w:t>“iya kurang bagus juga, katanya juga kan menurut ahlinya orang yang kena covid ini kan karena imunnya kurang, yang menyebabkan orang imunnya kurang kan perasaan, seharusnya kan ini yang mendapat perhatian, bukan dikucilkan, tapi kenapa masyarakat sampai mengucilkan bukan karena takut tertular tetapi takut akan mendapat perlakuan saperti itu, artinya masyrakat tidak mau repot karena nanti kalau dikira positif akan dikarantina, terus pisah dari keluarga.</w:t>
      </w:r>
      <w:proofErr w:type="gramEnd"/>
      <w:r w:rsidRPr="00C11B7D">
        <w:rPr>
          <w:rFonts w:ascii="Times New Roman" w:eastAsia="Times New Roman" w:hAnsi="Times New Roman" w:cs="Times New Roman"/>
          <w:i/>
          <w:sz w:val="24"/>
        </w:rPr>
        <w:t xml:space="preserve"> Makanya tiang sampaikan kepada jamaah terkait stigma untuk tidak berprasangka yang tidak-tidak, dan mengembalikan bahwa ini adalah takdir Allah, siapa yang dia kehendaki </w:t>
      </w:r>
      <w:proofErr w:type="gramStart"/>
      <w:r w:rsidRPr="00C11B7D">
        <w:rPr>
          <w:rFonts w:ascii="Times New Roman" w:eastAsia="Times New Roman" w:hAnsi="Times New Roman" w:cs="Times New Roman"/>
          <w:i/>
          <w:sz w:val="24"/>
        </w:rPr>
        <w:t xml:space="preserve">pasti </w:t>
      </w:r>
      <w:r>
        <w:rPr>
          <w:rFonts w:ascii="Times New Roman" w:eastAsia="Times New Roman" w:hAnsi="Times New Roman" w:cs="Times New Roman"/>
          <w:i/>
          <w:sz w:val="24"/>
        </w:rPr>
        <w:t xml:space="preserve"> </w:t>
      </w:r>
      <w:r w:rsidRPr="00C11B7D">
        <w:rPr>
          <w:rFonts w:ascii="Times New Roman" w:eastAsia="Times New Roman" w:hAnsi="Times New Roman" w:cs="Times New Roman"/>
          <w:i/>
          <w:sz w:val="24"/>
        </w:rPr>
        <w:t>walaupun</w:t>
      </w:r>
      <w:proofErr w:type="gramEnd"/>
      <w:r w:rsidRPr="00C11B7D">
        <w:rPr>
          <w:rFonts w:ascii="Times New Roman" w:eastAsia="Times New Roman" w:hAnsi="Times New Roman" w:cs="Times New Roman"/>
          <w:i/>
          <w:sz w:val="24"/>
        </w:rPr>
        <w:t xml:space="preserve"> sudah menjaga diri bagaimanapun ya pasti akan kena, begitu juga sebaliknya sehingga kembali caranya ya kita ajak masyarakat untuk menyerahkan sepenuhnya kepada Allah dengan tentu tetap waspada</w:t>
      </w:r>
      <w:r>
        <w:rPr>
          <w:rFonts w:ascii="Times New Roman" w:eastAsia="Times New Roman" w:hAnsi="Times New Roman" w:cs="Times New Roman"/>
          <w:i/>
          <w:sz w:val="24"/>
        </w:rPr>
        <w:t>”</w:t>
      </w:r>
      <w:r w:rsidRPr="00C11B7D">
        <w:rPr>
          <w:rFonts w:ascii="Times New Roman" w:eastAsia="Times New Roman" w:hAnsi="Times New Roman" w:cs="Times New Roman"/>
          <w:i/>
          <w:sz w:val="24"/>
        </w:rPr>
        <w:t>.</w:t>
      </w:r>
      <w:r>
        <w:rPr>
          <w:rFonts w:ascii="Times New Roman" w:eastAsia="Times New Roman" w:hAnsi="Times New Roman" w:cs="Times New Roman"/>
          <w:sz w:val="24"/>
        </w:rPr>
        <w:t xml:space="preserve"> </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I 1 menjawab “</w:t>
      </w:r>
      <w:r w:rsidRPr="001E1401">
        <w:rPr>
          <w:rFonts w:ascii="Times New Roman" w:eastAsia="Times New Roman" w:hAnsi="Times New Roman" w:cs="Times New Roman"/>
          <w:i/>
          <w:sz w:val="24"/>
        </w:rPr>
        <w:t xml:space="preserve">dulu pernah ada yang ngusul (bertanya) karena ada tetangganya yang sudah selesai karantina, lalu bertanya apakah dikasih ikut pengajian atau tidak? Saya jawab silahkan diberikan izin ikut pengajian, justru yang itu harus kita rangkul, karena </w:t>
      </w:r>
      <w:proofErr w:type="gramStart"/>
      <w:r w:rsidRPr="001E1401">
        <w:rPr>
          <w:rFonts w:ascii="Times New Roman" w:eastAsia="Times New Roman" w:hAnsi="Times New Roman" w:cs="Times New Roman"/>
          <w:i/>
          <w:sz w:val="24"/>
        </w:rPr>
        <w:t>islam</w:t>
      </w:r>
      <w:proofErr w:type="gramEnd"/>
      <w:r w:rsidRPr="001E1401">
        <w:rPr>
          <w:rFonts w:ascii="Times New Roman" w:eastAsia="Times New Roman" w:hAnsi="Times New Roman" w:cs="Times New Roman"/>
          <w:i/>
          <w:sz w:val="24"/>
        </w:rPr>
        <w:t xml:space="preserve"> tidak pernah membeda-bedakan orang, dan salah kita kalu kita jauhi orang tersebut. Jadi di semua santri sebelum dipulangkan saya sampaikan bahwa kalau ada keluarga atau siapapun yang terkena covid maka tidak boleh dikucilkan, tetapi harus diberikan support atau motiivasi, nah motivasi ini kan tidak mesti dengan bertemu tetapi bisa juga lewat telfon atau lainnya, yang jelas jangan sampai memutus silaturrahim dengan mereka</w:t>
      </w:r>
      <w:r>
        <w:rPr>
          <w:rFonts w:ascii="Times New Roman" w:eastAsia="Times New Roman" w:hAnsi="Times New Roman" w:cs="Times New Roman"/>
          <w:sz w:val="24"/>
        </w:rPr>
        <w:t>”.</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I 6 menjawab “</w:t>
      </w:r>
      <w:r w:rsidRPr="00A21959">
        <w:rPr>
          <w:rFonts w:ascii="Times New Roman" w:eastAsia="Times New Roman" w:hAnsi="Times New Roman" w:cs="Times New Roman"/>
          <w:i/>
          <w:sz w:val="24"/>
        </w:rPr>
        <w:t>ow kalau ada yang dianggap covid, tiang berikan dukungan moril, malah saya ajak jamaah untuk menjenguknya walaupun tidak sampai bertemu karena tidak diperbolehkan, tetapi dengan kita terlihat memberikan dukungan moril itu membuat dia semakin sehat dan kuat menghadapi penyakitnya, sehingga secara tidak langsung masyarakat menjadi tidak ada mempunyai stigma negative terhadap saudanya</w:t>
      </w:r>
      <w:r>
        <w:rPr>
          <w:rFonts w:ascii="Times New Roman" w:eastAsia="Times New Roman" w:hAnsi="Times New Roman" w:cs="Times New Roman"/>
          <w:sz w:val="24"/>
        </w:rPr>
        <w:t>”</w:t>
      </w: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p>
    <w:p w:rsidR="00A31E5A" w:rsidRDefault="00A31E5A" w:rsidP="00F4354D">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I 2 menjawab “</w:t>
      </w:r>
      <w:r w:rsidRPr="004E7041">
        <w:rPr>
          <w:rFonts w:ascii="Times New Roman" w:eastAsia="Times New Roman" w:hAnsi="Times New Roman" w:cs="Times New Roman"/>
          <w:i/>
          <w:sz w:val="24"/>
        </w:rPr>
        <w:t>iya kita himbau masyarakat untuk jangan seperti itu, bahkan ada dulu beberapa warga saya panggil datang kerumah karena dia menolak warga yang pindah, saya sampaikan tidak boleh begitu karena orang yang akan datang ini belum tentu benar dia bawa virus, akhirnya mereka sadar dan jadi contoh juuga sama yang lain untuk tidak berbuat sperti itu lagi</w:t>
      </w:r>
      <w:r>
        <w:rPr>
          <w:rFonts w:ascii="Times New Roman" w:eastAsia="Times New Roman" w:hAnsi="Times New Roman" w:cs="Times New Roman"/>
          <w:sz w:val="24"/>
        </w:rPr>
        <w:t>”.</w:t>
      </w:r>
    </w:p>
    <w:p w:rsidR="00513EBE" w:rsidRDefault="00A31E5A" w:rsidP="00513EBE">
      <w:pPr>
        <w:pStyle w:val="ListParagraph"/>
        <w:spacing w:after="0" w:line="240" w:lineRule="auto"/>
        <w:ind w:left="360"/>
        <w:jc w:val="both"/>
        <w:rPr>
          <w:rFonts w:ascii="Times New Roman" w:eastAsia="Times New Roman" w:hAnsi="Times New Roman" w:cs="Times New Roman"/>
          <w:sz w:val="24"/>
        </w:rPr>
      </w:pPr>
      <w:r>
        <w:rPr>
          <w:rFonts w:ascii="Times New Roman" w:eastAsia="Times New Roman" w:hAnsi="Times New Roman" w:cs="Times New Roman"/>
          <w:sz w:val="24"/>
        </w:rPr>
        <w:t xml:space="preserve">Sehingga dari jawaban-jawaban informan diatas secara umum informan sangat tidak setuju dengan adanya stigma-stigma covid-19 yang berkembang dimasyarakat, dan untuk mencegahnya sebagian besar tokoh agama melakukan pendekatan dengan memberikan nasehat kepada masyaralat yang datang meminta pendapat dan saran terkait hal itu. Dismaping itu juga para tokoh agama melalui jalur dakwah sering berdakwah kepada masyarakat saat ada </w:t>
      </w:r>
      <w:r>
        <w:rPr>
          <w:rFonts w:ascii="Times New Roman" w:eastAsia="Times New Roman" w:hAnsi="Times New Roman" w:cs="Times New Roman"/>
          <w:sz w:val="24"/>
        </w:rPr>
        <w:t>kesempatan ceramah atau pengajian agar tidak ada stigma yang berkembang dimasyarakat, meskipun stigma tetap ada tetapi masih dalam taraf wajar dan sifatnya manusiawi dan tidak sampai merugikan orang lain.</w:t>
      </w:r>
    </w:p>
    <w:p w:rsidR="00A31E5A" w:rsidRDefault="00A31E5A" w:rsidP="00513EBE">
      <w:pPr>
        <w:pStyle w:val="ListParagraph"/>
        <w:spacing w:after="0" w:line="240" w:lineRule="auto"/>
        <w:ind w:left="360"/>
        <w:jc w:val="both"/>
        <w:rPr>
          <w:rFonts w:ascii="Times New Roman" w:eastAsia="Times New Roman" w:hAnsi="Times New Roman" w:cs="Times New Roman"/>
          <w:sz w:val="24"/>
        </w:rPr>
      </w:pPr>
      <w:r w:rsidRPr="00513EBE">
        <w:rPr>
          <w:rFonts w:ascii="Times New Roman" w:eastAsia="Times New Roman" w:hAnsi="Times New Roman" w:cs="Times New Roman"/>
          <w:sz w:val="24"/>
        </w:rPr>
        <w:t>Pandangan informan terkait kepercayaan terhadap wabah covid-19</w:t>
      </w:r>
    </w:p>
    <w:p w:rsidR="00347A87" w:rsidRPr="00347A87" w:rsidRDefault="00195C45" w:rsidP="00513EBE">
      <w:pPr>
        <w:pStyle w:val="ListParagraph"/>
        <w:spacing w:after="0" w:line="240" w:lineRule="auto"/>
        <w:ind w:left="360"/>
        <w:jc w:val="both"/>
        <w:rPr>
          <w:rFonts w:ascii="Times New Roman" w:eastAsia="Times New Roman" w:hAnsi="Times New Roman" w:cs="Times New Roman"/>
          <w:b/>
          <w:sz w:val="24"/>
        </w:rPr>
      </w:pPr>
      <w:r w:rsidRPr="00347A87">
        <w:rPr>
          <w:rFonts w:ascii="Times New Roman" w:eastAsia="Times New Roman" w:hAnsi="Times New Roman" w:cs="Times New Roman"/>
          <w:b/>
          <w:sz w:val="24"/>
        </w:rPr>
        <w:t>PEMBAHASAN</w:t>
      </w:r>
    </w:p>
    <w:p w:rsidR="00A31E5A" w:rsidRDefault="00A31E5A" w:rsidP="00E73E5E">
      <w:pPr>
        <w:pStyle w:val="ListParagraph"/>
        <w:spacing w:after="0" w:line="240" w:lineRule="auto"/>
        <w:ind w:left="360" w:firstLine="630"/>
        <w:jc w:val="both"/>
        <w:rPr>
          <w:rFonts w:ascii="Times New Roman" w:eastAsia="Times New Roman" w:hAnsi="Times New Roman" w:cs="Times New Roman"/>
          <w:sz w:val="24"/>
        </w:rPr>
      </w:pPr>
      <w:r>
        <w:rPr>
          <w:rFonts w:ascii="Times New Roman" w:eastAsia="Times New Roman" w:hAnsi="Times New Roman" w:cs="Times New Roman"/>
          <w:sz w:val="24"/>
        </w:rPr>
        <w:t xml:space="preserve">Setelah dilakukan wawancara mendalam terhadap informan, dari jawaban yang disampaikan menunjukkan ada yang percaya dan juga yang tidak percaya. Yang menunjukkan kepercayaan berarti hal ini sesuai dengan Fatwa Majelis Ulama Indonesia (MUI) yang telah dipublikasikan berjumlah 10 lembar dengan nomor. </w:t>
      </w:r>
      <w:proofErr w:type="gramStart"/>
      <w:r>
        <w:rPr>
          <w:rFonts w:ascii="Times New Roman" w:eastAsia="Times New Roman" w:hAnsi="Times New Roman" w:cs="Times New Roman"/>
          <w:sz w:val="24"/>
        </w:rPr>
        <w:t>14 tahun</w:t>
      </w:r>
      <w:proofErr w:type="gramEnd"/>
      <w:r>
        <w:rPr>
          <w:rFonts w:ascii="Times New Roman" w:eastAsia="Times New Roman" w:hAnsi="Times New Roman" w:cs="Times New Roman"/>
          <w:sz w:val="24"/>
        </w:rPr>
        <w:t xml:space="preserve"> 2020 mengenai ibadah dalam musim pandemi covid-19. Didalam fatwa tersebut terdapat pertimbangan-pertimbangan diterbitkannya fatwa dan pemaparan landasan nilai yang diambil dari Alqur’an, Hadist, Kaidah Fiqh, dan pendapat para ulama </w:t>
      </w:r>
      <w:r>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DOI":"10.15408/sjsbs.v7i5.15315","ISSN":"2356-1459","abstract":"AbstrakTulisan ini bertujuan untuk mengungkap motif-motif Majelis Ulama Indonesia (MUI) dalam menerbitkan fatwa peribadatan masyarakat muslim saat Pandemi COVID-19. Dalam mengekskplore motif tersebut, penulis menggunakan teori tindakan sosial dan dominasi kekuasaan yang digagas oleh Max Weber. Jenis penelitian yang digunakan adalah penelitian kualitatif, peneliti melakukan deskripsi dan interpretasi data dari sumber primer yang diambil dari situs resmi MUI dan data lain yang mendukung hasil penelitian. Adapun hasil dari tulisan ini adalah: Pertama, melalui sudut pandang tindakan sosial Max Weber, MUI merupakan aktor dari tindakan sosial keagamaan yang mengharapkan masyarakat muslim Indonesia terpengaruh dengan anjuran-anjuran model ibadah saat Pandemi COVID-19 melalui fatwa yang diterbitkan. Kedua, motif tindakan sosial keagamaan MUI melalui fatwa yang diterbitkan mengandung tiga motif dominan, yaitu instrumentally rational, value rational, dan traditional. Ketiga, motif instrumentally rational dalam fatwa mengacu pada berbagai macam model peribadatan yang dianggap paling masuk akal dipraktikkan untuk memutus rantai penyebaran COVID-19 dan mewujudkan daruratu khams. Keempat, dari segi motif value rational, MUI menggunakan nilai-nilai dari Agama Islam yang bersumber dari Alquran, Hadis, dan Kaidah Fikih yang bersifat rasional-dinamis dan sarat akan probabilitas sehingga melahirkan alternatif-alternatif peribadatan yang dapat dijadikan sebagai mitigasi wabah COVID-19. Kelima, dari segi motif tradisional, MUI berupaya untuk meneruskan tradisi para Nabi dan Sahabat ketika menghadapi wabah (taun), sehingga model peribadatan yang mereka anjurkan merupakan upaya meneruskan tradisi sebelumnya dengan pendekatan hermeneutis, Keenam, dominasi Kekuasaan MUI sebagai otoritas yang menentukan hal wajib dan haram dalam peribadatan masa Pandemik COVID-19 dibangun atas dua model, yaitu dominasi kekuasaan legal dan dominasi kekuasaan kharismatik. Ketujuh, untuk konteks keindonesiaan organized religion seperti MUI sangat penting perannya dalam upaya mitigasi Pandemi COVID-19 karena banyak masyarakat muslim yang bersikap teodisi, fatalistic, dan determinan dalam beragama sehingga perlu dibina dan diarahkan.Kata Kunci: Tindakan Sosial; Dominasi Kekuasaan; COVID-19; Mitigasi, Fatwa MUI. ","author":[{"dropping-particle":"","family":"Mushodiq","given":"Muhamad Agus","non-dropping-particle":"","parse-names":false,"suffix":""},{"dropping-particle":"","family":"Imron","given":"Ali","non-dropping-particle":"","parse-names":false,"suffix":""}],"container-title":"SALAM: Jurnal Sosial dan Budaya Syar-i","id":"ITEM-1","issue":"5","issued":{"date-parts":[["2020"]]},"title":"Peran Majelis Ulama Indonesia Dalam Mitigasi Pandemi Covid-19 (Tinjauan Tindakan Sosial dan Dominasi Kekuasaan Max Weber)","type":"article-journal","volume":"7"},"uris":["http://www.mendeley.com/documents/?uuid=e6865965-5f25-41f2-b087-2f6496c0cf79","http://www.mendeley.com/documents/?uuid=d982cb9c-4f0f-4951-8e92-7be88be26dd6"]}],"mendeley":{"formattedCitation":"(Mushodiq &amp; Imron, 2020)","plainTextFormattedCitation":"(Mushodiq &amp; Imron, 2020)","previouslyFormattedCitation":"(Mushodiq &amp; Imron, 2020)"},"properties":{"noteIndex":0},"schema":"https://github.com/citation-style-language/schema/raw/master/csl-citation.json"}</w:instrText>
      </w:r>
      <w:r>
        <w:rPr>
          <w:rFonts w:ascii="Times New Roman" w:eastAsia="Times New Roman" w:hAnsi="Times New Roman" w:cs="Times New Roman"/>
          <w:sz w:val="24"/>
        </w:rPr>
        <w:fldChar w:fldCharType="separate"/>
      </w:r>
      <w:r w:rsidRPr="00DD4ED2">
        <w:rPr>
          <w:rFonts w:ascii="Times New Roman" w:eastAsia="Times New Roman" w:hAnsi="Times New Roman" w:cs="Times New Roman"/>
          <w:noProof/>
          <w:sz w:val="24"/>
        </w:rPr>
        <w:t>(Mushodiq &amp; Imron, 2020)</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rsidR="00A31E5A" w:rsidRDefault="00A31E5A" w:rsidP="00E73E5E">
      <w:pPr>
        <w:pStyle w:val="ListParagraph"/>
        <w:spacing w:after="0" w:line="240" w:lineRule="auto"/>
        <w:ind w:left="360" w:firstLine="630"/>
        <w:jc w:val="both"/>
        <w:rPr>
          <w:rFonts w:ascii="Times New Roman" w:eastAsia="Times New Roman" w:hAnsi="Times New Roman" w:cs="Times New Roman"/>
          <w:sz w:val="24"/>
        </w:rPr>
      </w:pPr>
      <w:r w:rsidRPr="00DD4ED2">
        <w:rPr>
          <w:rFonts w:ascii="Times New Roman" w:eastAsia="Times New Roman" w:hAnsi="Times New Roman" w:cs="Times New Roman"/>
          <w:sz w:val="24"/>
        </w:rPr>
        <w:t xml:space="preserve">Adapun poin-poin penting dalam fatwa yang diterbitkan adalah Setiap orang wajib melakukan ikhtiar menjaga dan menjauhi setiap hal yang dapat menyebabkan terpapar penyakit, karena hal itu merupakan bagian dari menjaga tujuan pokok beragama. Orang yang telah terpapar virus Covid-19, wajib menjaga dan mengisolasi diri agar tidak terjadi penularan kepada orang lain </w:t>
      </w:r>
      <w:r w:rsidRPr="00DD4ED2">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DOI":"10.15408/sjsbs.v7i5.15315","ISSN":"2356-1459","abstract":"AbstrakTulisan ini bertujuan untuk mengungkap motif-motif Majelis Ulama Indonesia (MUI) dalam menerbitkan fatwa peribadatan masyarakat muslim saat Pandemi COVID-19. Dalam mengekskplore motif tersebut, penulis menggunakan teori tindakan sosial dan dominasi kekuasaan yang digagas oleh Max Weber. Jenis penelitian yang digunakan adalah penelitian kualitatif, peneliti melakukan deskripsi dan interpretasi data dari sumber primer yang diambil dari situs resmi MUI dan data lain yang mendukung hasil penelitian. Adapun hasil dari tulisan ini adalah: Pertama, melalui sudut pandang tindakan sosial Max Weber, MUI merupakan aktor dari tindakan sosial keagamaan yang mengharapkan masyarakat muslim Indonesia terpengaruh dengan anjuran-anjuran model ibadah saat Pandemi COVID-19 melalui fatwa yang diterbitkan. Kedua, motif tindakan sosial keagamaan MUI melalui fatwa yang diterbitkan mengandung tiga motif dominan, yaitu instrumentally rational, value rational, dan traditional. Ketiga, motif instrumentally rational dalam fatwa mengacu pada berbagai macam model peribadatan yang dianggap paling masuk akal dipraktikkan untuk memutus rantai penyebaran COVID-19 dan mewujudkan daruratu khams. Keempat, dari segi motif value rational, MUI menggunakan nilai-nilai dari Agama Islam yang bersumber dari Alquran, Hadis, dan Kaidah Fikih yang bersifat rasional-dinamis dan sarat akan probabilitas sehingga melahirkan alternatif-alternatif peribadatan yang dapat dijadikan sebagai mitigasi wabah COVID-19. Kelima, dari segi motif tradisional, MUI berupaya untuk meneruskan tradisi para Nabi dan Sahabat ketika menghadapi wabah (taun), sehingga model peribadatan yang mereka anjurkan merupakan upaya meneruskan tradisi sebelumnya dengan pendekatan hermeneutis, Keenam, dominasi Kekuasaan MUI sebagai otoritas yang menentukan hal wajib dan haram dalam peribadatan masa Pandemik COVID-19 dibangun atas dua model, yaitu dominasi kekuasaan legal dan dominasi kekuasaan kharismatik. Ketujuh, untuk konteks keindonesiaan organized religion seperti MUI sangat penting perannya dalam upaya mitigasi Pandemi COVID-19 karena banyak masyarakat muslim yang bersikap teodisi, fatalistic, dan determinan dalam beragama sehingga perlu dibina dan diarahkan.Kata Kunci: Tindakan Sosial; Dominasi Kekuasaan; COVID-19; Mitigasi, Fatwa MUI. ","author":[{"dropping-particle":"","family":"Mushodiq","given":"Muhamad Agus","non-dropping-particle":"","parse-names":false,"suffix":""},{"dropping-particle":"","family":"Imron","given":"Ali","non-dropping-particle":"","parse-names":false,"suffix":""}],"container-title":"SALAM: Jurnal Sosial dan Budaya Syar-i","id":"ITEM-1","issue":"5","issued":{"date-parts":[["2020"]]},"title":"Peran Majelis Ulama Indonesia Dalam Mitigasi Pandemi Covid-19 (Tinjauan Tindakan Sosial dan Dominasi Kekuasaan Max Weber)","type":"article-journal","volume":"7"},"uris":["http://www.mendeley.com/documents/?uuid=d982cb9c-4f0f-4951-8e92-7be88be26dd6","http://www.mendeley.com/documents/?uuid=e6865965-5f25-41f2-b087-2f6496c0cf79"]}],"mendeley":{"formattedCitation":"(Mushodiq &amp; Imron, 2020)","plainTextFormattedCitation":"(Mushodiq &amp; Imron, 2020)","previouslyFormattedCitation":"(Mushodiq &amp; Imron, 2020)"},"properties":{"noteIndex":0},"schema":"https://github.com/citation-style-language/schema/raw/master/csl-citation.json"}</w:instrText>
      </w:r>
      <w:r w:rsidRPr="00DD4ED2">
        <w:rPr>
          <w:rFonts w:ascii="Times New Roman" w:eastAsia="Times New Roman" w:hAnsi="Times New Roman" w:cs="Times New Roman"/>
          <w:sz w:val="24"/>
        </w:rPr>
        <w:fldChar w:fldCharType="separate"/>
      </w:r>
      <w:r w:rsidRPr="00DD4ED2">
        <w:rPr>
          <w:rFonts w:ascii="Times New Roman" w:eastAsia="Times New Roman" w:hAnsi="Times New Roman" w:cs="Times New Roman"/>
          <w:noProof/>
          <w:sz w:val="24"/>
        </w:rPr>
        <w:t>(Mushodiq &amp; Imron, 2020)</w:t>
      </w:r>
      <w:r w:rsidRPr="00DD4ED2">
        <w:rPr>
          <w:rFonts w:ascii="Times New Roman" w:eastAsia="Times New Roman" w:hAnsi="Times New Roman" w:cs="Times New Roman"/>
          <w:sz w:val="24"/>
        </w:rPr>
        <w:fldChar w:fldCharType="end"/>
      </w:r>
      <w:r w:rsidRPr="00DD4ED2">
        <w:rPr>
          <w:rFonts w:ascii="Times New Roman" w:eastAsia="Times New Roman" w:hAnsi="Times New Roman" w:cs="Times New Roman"/>
          <w:sz w:val="24"/>
        </w:rPr>
        <w:t xml:space="preserve">. </w:t>
      </w:r>
    </w:p>
    <w:p w:rsidR="00A31E5A" w:rsidRDefault="00A31E5A" w:rsidP="00E73E5E">
      <w:pPr>
        <w:pStyle w:val="ListParagraph"/>
        <w:spacing w:after="0" w:line="240" w:lineRule="auto"/>
        <w:ind w:left="360" w:firstLine="630"/>
        <w:jc w:val="both"/>
        <w:rPr>
          <w:rFonts w:ascii="Times New Roman" w:eastAsia="Times New Roman" w:hAnsi="Times New Roman" w:cs="Times New Roman"/>
          <w:sz w:val="24"/>
        </w:rPr>
      </w:pPr>
      <w:r>
        <w:rPr>
          <w:rFonts w:ascii="Times New Roman" w:eastAsia="Times New Roman" w:hAnsi="Times New Roman" w:cs="Times New Roman"/>
          <w:sz w:val="24"/>
        </w:rPr>
        <w:t xml:space="preserve">Berdasarkan wawancara yang telah dilakukan, ternyata ada juga tokoh agama yang belum mempercayai adanya wabah covid-19, hal ini karena menurutnya belum ada bukti nyata kyang menunjukkan adanya wabah covid-19 tersebut. Baginya selama ini informasi yang ada masih simpang siur dan belum dapat membuatnya percaya atas kejadian covid-19. </w:t>
      </w:r>
    </w:p>
    <w:p w:rsidR="00A31E5A" w:rsidRDefault="00A31E5A" w:rsidP="00E73E5E">
      <w:pPr>
        <w:pStyle w:val="ListParagraph"/>
        <w:spacing w:after="0" w:line="240" w:lineRule="auto"/>
        <w:ind w:left="360" w:firstLine="630"/>
        <w:jc w:val="both"/>
        <w:rPr>
          <w:rFonts w:ascii="Times New Roman" w:eastAsia="Times New Roman" w:hAnsi="Times New Roman" w:cs="Times New Roman"/>
          <w:sz w:val="24"/>
        </w:rPr>
      </w:pPr>
      <w:r>
        <w:rPr>
          <w:rFonts w:ascii="Times New Roman" w:eastAsia="Times New Roman" w:hAnsi="Times New Roman" w:cs="Times New Roman"/>
          <w:sz w:val="24"/>
        </w:rPr>
        <w:t xml:space="preserve">Hal ini sesuai dengan penelitian yang dilakukan oleh </w:t>
      </w:r>
      <w:r>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DOI":"10.30818/jpkm.2020.2050201","ISSN":"2502-1893","abstract":"Covid-19 became the biggest non-natural disaster in the world in 2020. It first broke out in Wuhan, China, and then spread to other countries including Indonesia. The public is in uncertainty and receives a lot of information about Covid-19 through various media. This condition is exacerbated by the spread of hoax related to Covid-19 which is difficult to contain. The purpose of this study was to analyses society's behavior related to the spread of the Covid-19 hoax. This research uses a survey method with a quantitative approach. The results of the study concluded that respondents' knowledge about Covid-19 and hoax was very adequate. However, most respondents are hesitant and are in a position that can sometimes distinguish hoax, sometimes not because of the large amount of information obtained every day. The public panic at Covid-19 caused hoax to continue to be spread in the hope that the information could be useful in preventing and treating. While the respondents did not spread Covid's-19 hoax, because they considered the information to be incorrect, not useful, and harmful to the health of others, and they wanted to break the chain of hoax distribution to themselves.","author":[{"dropping-particle":"","family":"Juditha","given":"Christiany","non-dropping-particle":"","parse-names":false,"suffix":""}],"container-title":"Journal Pekommas","id":"ITEM-1","issue":"2","issued":{"date-parts":[["2020"]]},"page":"105","title":"People Behavior Related To The Spread Of Covid-19’s Hoax","type":"article-journal","volume":"5"},"uris":["http://www.mendeley.com/documents/?uuid=d3076132-6a1e-405b-899d-be44788efde0","http://www.mendeley.com/documents/?uuid=c555e72c-134e-423d-9e6a-f91bc17acbb9"]}],"mendeley":{"formattedCitation":"(Juditha, 2020)","manualFormatting":"Juditha, (2020)","plainTextFormattedCitation":"(Juditha, 2020)","previouslyFormattedCitation":"(Juditha, 2020)"},"properties":{"noteIndex":0},"schema":"https://github.com/citation-style-language/schema/raw/master/csl-citation.json"}</w:instrText>
      </w:r>
      <w:r>
        <w:rPr>
          <w:rFonts w:ascii="Times New Roman" w:eastAsia="Times New Roman" w:hAnsi="Times New Roman" w:cs="Times New Roman"/>
          <w:sz w:val="24"/>
        </w:rPr>
        <w:fldChar w:fldCharType="separate"/>
      </w:r>
      <w:r w:rsidRPr="00C9458F">
        <w:rPr>
          <w:rFonts w:ascii="Times New Roman" w:eastAsia="Times New Roman" w:hAnsi="Times New Roman" w:cs="Times New Roman"/>
          <w:noProof/>
          <w:sz w:val="24"/>
        </w:rPr>
        <w:t xml:space="preserve">Juditha, </w:t>
      </w:r>
      <w:r>
        <w:rPr>
          <w:rFonts w:ascii="Times New Roman" w:eastAsia="Times New Roman" w:hAnsi="Times New Roman" w:cs="Times New Roman"/>
          <w:noProof/>
          <w:sz w:val="24"/>
        </w:rPr>
        <w:t>(</w:t>
      </w:r>
      <w:r w:rsidRPr="00C9458F">
        <w:rPr>
          <w:rFonts w:ascii="Times New Roman" w:eastAsia="Times New Roman" w:hAnsi="Times New Roman" w:cs="Times New Roman"/>
          <w:noProof/>
          <w:sz w:val="24"/>
        </w:rPr>
        <w:t>2020)</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menurutnya adanya masyarakat yang masih tidak percaya terhadap covid-19 ini didasarkan oleh banyaknya informasi hoaks yang disebarkan baik oleh oknum petugas, oknum media dan oknum masyarakat. Karena banyaknya informasi hoaks </w:t>
      </w:r>
      <w:r>
        <w:rPr>
          <w:rFonts w:ascii="Times New Roman" w:eastAsia="Times New Roman" w:hAnsi="Times New Roman" w:cs="Times New Roman"/>
          <w:sz w:val="24"/>
        </w:rPr>
        <w:lastRenderedPageBreak/>
        <w:t xml:space="preserve">tersebut membuat rasa peduli masyarakat menjadi pudar bahkan telah hilang. Akibatnya saat masyarakat diberikan informasi yang benar namun karena sudah tertanam dalam dirinya </w:t>
      </w:r>
      <w:proofErr w:type="gramStart"/>
      <w:r>
        <w:rPr>
          <w:rFonts w:ascii="Times New Roman" w:eastAsia="Times New Roman" w:hAnsi="Times New Roman" w:cs="Times New Roman"/>
          <w:sz w:val="24"/>
        </w:rPr>
        <w:t>akan</w:t>
      </w:r>
      <w:proofErr w:type="gramEnd"/>
      <w:r>
        <w:rPr>
          <w:rFonts w:ascii="Times New Roman" w:eastAsia="Times New Roman" w:hAnsi="Times New Roman" w:cs="Times New Roman"/>
          <w:sz w:val="24"/>
        </w:rPr>
        <w:t xml:space="preserve"> kebiasaan informasi hoaks maka informasi yang benar pun tetap tidak dapat dipercaya.</w:t>
      </w:r>
    </w:p>
    <w:p w:rsidR="00A31E5A" w:rsidRDefault="00A31E5A" w:rsidP="00E73E5E">
      <w:pPr>
        <w:pStyle w:val="ListParagraph"/>
        <w:spacing w:after="0" w:line="240" w:lineRule="auto"/>
        <w:ind w:left="360" w:firstLine="630"/>
        <w:jc w:val="both"/>
        <w:rPr>
          <w:rFonts w:ascii="Times New Roman" w:eastAsia="Times New Roman" w:hAnsi="Times New Roman" w:cs="Times New Roman"/>
          <w:sz w:val="24"/>
        </w:rPr>
      </w:pPr>
      <w:r>
        <w:rPr>
          <w:rFonts w:ascii="Times New Roman" w:eastAsia="Times New Roman" w:hAnsi="Times New Roman" w:cs="Times New Roman"/>
          <w:sz w:val="24"/>
        </w:rPr>
        <w:t xml:space="preserve">Pengetahuan informan yang memadai dan kurang memadai tentang covid-19 juga didukung karena penggunaan media sebagai saluran informasi. Hasil penelitian menyebutkan bahwa kebanyakan responden memperoleh informasi tentang covid-19 dari media online, atau situs berita, media sosial, televise, pesan singkat, serta website-website yang ada serta website resmi pemerintah. Media lainnya seperti </w:t>
      </w:r>
      <w:proofErr w:type="gramStart"/>
      <w:r>
        <w:rPr>
          <w:rFonts w:ascii="Times New Roman" w:eastAsia="Times New Roman" w:hAnsi="Times New Roman" w:cs="Times New Roman"/>
          <w:sz w:val="24"/>
        </w:rPr>
        <w:t>surat</w:t>
      </w:r>
      <w:proofErr w:type="gramEnd"/>
      <w:r>
        <w:rPr>
          <w:rFonts w:ascii="Times New Roman" w:eastAsia="Times New Roman" w:hAnsi="Times New Roman" w:cs="Times New Roman"/>
          <w:sz w:val="24"/>
        </w:rPr>
        <w:t xml:space="preserve"> kabar, media luar ruang serta radio meski jumlahnya sangat sedikit tetapi masih digunakan untuk memperoleh informasi tentang covid-19.</w:t>
      </w:r>
    </w:p>
    <w:p w:rsidR="00A31E5A" w:rsidRDefault="00A31E5A" w:rsidP="00E73E5E">
      <w:pPr>
        <w:pStyle w:val="ListParagraph"/>
        <w:spacing w:after="0" w:line="240" w:lineRule="auto"/>
        <w:ind w:left="360" w:firstLine="630"/>
        <w:jc w:val="both"/>
        <w:rPr>
          <w:rFonts w:ascii="Times New Roman" w:eastAsia="Times New Roman" w:hAnsi="Times New Roman" w:cs="Times New Roman"/>
          <w:sz w:val="24"/>
        </w:rPr>
      </w:pPr>
      <w:r>
        <w:rPr>
          <w:rFonts w:ascii="Times New Roman" w:eastAsia="Times New Roman" w:hAnsi="Times New Roman" w:cs="Times New Roman"/>
          <w:sz w:val="24"/>
        </w:rPr>
        <w:t xml:space="preserve">Informan banyak </w:t>
      </w:r>
      <w:proofErr w:type="gramStart"/>
      <w:r>
        <w:rPr>
          <w:rFonts w:ascii="Times New Roman" w:eastAsia="Times New Roman" w:hAnsi="Times New Roman" w:cs="Times New Roman"/>
          <w:sz w:val="24"/>
        </w:rPr>
        <w:t>mendengar  dan</w:t>
      </w:r>
      <w:proofErr w:type="gramEnd"/>
      <w:r>
        <w:rPr>
          <w:rFonts w:ascii="Times New Roman" w:eastAsia="Times New Roman" w:hAnsi="Times New Roman" w:cs="Times New Roman"/>
          <w:sz w:val="24"/>
        </w:rPr>
        <w:t xml:space="preserve"> melihat informasi objek (covid-19 dan hoaks) dari sejumlah media sebagai saluran penyampai informasi. Media online dan situs berita merupakan media yang paling banyak dimanfaatkan oleh informan dalam memperoleh informasi. Hal ini </w:t>
      </w:r>
      <w:proofErr w:type="gramStart"/>
      <w:r>
        <w:rPr>
          <w:rFonts w:ascii="Times New Roman" w:eastAsia="Times New Roman" w:hAnsi="Times New Roman" w:cs="Times New Roman"/>
          <w:sz w:val="24"/>
        </w:rPr>
        <w:t>karen</w:t>
      </w:r>
      <w:proofErr w:type="gramEnd"/>
      <w:r>
        <w:rPr>
          <w:rFonts w:ascii="Times New Roman" w:eastAsia="Times New Roman" w:hAnsi="Times New Roman" w:cs="Times New Roman"/>
          <w:sz w:val="24"/>
        </w:rPr>
        <w:t xml:space="preserve"> situs berita sangat mudah diakses melalui handphone. Apalagi kini hampir semua perusahaan situs berita memiliki akun diberbagai media sosial sehingga semakin memudahkan masyarakat untuk mendapatkan informasi </w:t>
      </w:r>
      <w:r>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DOI":"10.30818/jpkm.2020.2050201","ISSN":"2502-1893","abstract":"Covid-19 became the biggest non-natural disaster in the world in 2020. It first broke out in Wuhan, China, and then spread to other countries including Indonesia. The public is in uncertainty and receives a lot of information about Covid-19 through various media. This condition is exacerbated by the spread of hoax related to Covid-19 which is difficult to contain. The purpose of this study was to analyses society's behavior related to the spread of the Covid-19 hoax. This research uses a survey method with a quantitative approach. The results of the study concluded that respondents' knowledge about Covid-19 and hoax was very adequate. However, most respondents are hesitant and are in a position that can sometimes distinguish hoax, sometimes not because of the large amount of information obtained every day. The public panic at Covid-19 caused hoax to continue to be spread in the hope that the information could be useful in preventing and treating. While the respondents did not spread Covid's-19 hoax, because they considered the information to be incorrect, not useful, and harmful to the health of others, and they wanted to break the chain of hoax distribution to themselves.","author":[{"dropping-particle":"","family":"Juditha","given":"Christiany","non-dropping-particle":"","parse-names":false,"suffix":""}],"container-title":"Journal Pekommas","id":"ITEM-1","issue":"2","issued":{"date-parts":[["2020"]]},"page":"105","title":"People Behavior Related To The Spread Of Covid-19’s Hoax","type":"article-journal","volume":"5"},"uris":["http://www.mendeley.com/documents/?uuid=c555e72c-134e-423d-9e6a-f91bc17acbb9","http://www.mendeley.com/documents/?uuid=d3076132-6a1e-405b-899d-be44788efde0"]}],"mendeley":{"formattedCitation":"(Juditha, 2020)","plainTextFormattedCitation":"(Juditha, 2020)","previouslyFormattedCitation":"(Juditha, 2020)"},"properties":{"noteIndex":0},"schema":"https://github.com/citation-style-language/schema/raw/master/csl-citation.json"}</w:instrText>
      </w:r>
      <w:r>
        <w:rPr>
          <w:rFonts w:ascii="Times New Roman" w:eastAsia="Times New Roman" w:hAnsi="Times New Roman" w:cs="Times New Roman"/>
          <w:sz w:val="24"/>
        </w:rPr>
        <w:fldChar w:fldCharType="separate"/>
      </w:r>
      <w:r w:rsidRPr="005E73EA">
        <w:rPr>
          <w:rFonts w:ascii="Times New Roman" w:eastAsia="Times New Roman" w:hAnsi="Times New Roman" w:cs="Times New Roman"/>
          <w:noProof/>
          <w:sz w:val="24"/>
        </w:rPr>
        <w:t>(Juditha, 2020)</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rsidR="00A31E5A" w:rsidRPr="00E73E5E" w:rsidRDefault="00A31E5A" w:rsidP="00E73E5E">
      <w:pPr>
        <w:pStyle w:val="ListParagraph"/>
        <w:spacing w:after="0" w:line="240" w:lineRule="auto"/>
        <w:ind w:left="360"/>
        <w:jc w:val="both"/>
        <w:rPr>
          <w:rFonts w:ascii="Times New Roman" w:eastAsia="Times New Roman" w:hAnsi="Times New Roman" w:cs="Times New Roman"/>
          <w:b/>
          <w:sz w:val="24"/>
        </w:rPr>
      </w:pPr>
      <w:r w:rsidRPr="00E73E5E">
        <w:rPr>
          <w:rFonts w:ascii="Times New Roman" w:eastAsia="Times New Roman" w:hAnsi="Times New Roman" w:cs="Times New Roman"/>
          <w:b/>
          <w:sz w:val="24"/>
        </w:rPr>
        <w:t>Kepatuhan Tokoh Agama dalam penerapan Protokol Kesehatan</w:t>
      </w:r>
    </w:p>
    <w:p w:rsidR="00A31E5A" w:rsidRDefault="00A31E5A" w:rsidP="00E73E5E">
      <w:pPr>
        <w:pStyle w:val="ListParagraph"/>
        <w:spacing w:after="0" w:line="240" w:lineRule="auto"/>
        <w:ind w:left="360" w:firstLine="630"/>
        <w:jc w:val="both"/>
        <w:rPr>
          <w:rFonts w:ascii="Times New Roman" w:eastAsia="Times New Roman" w:hAnsi="Times New Roman" w:cs="Times New Roman"/>
          <w:sz w:val="24"/>
        </w:rPr>
      </w:pPr>
      <w:r>
        <w:rPr>
          <w:rFonts w:ascii="Times New Roman" w:eastAsia="Times New Roman" w:hAnsi="Times New Roman" w:cs="Times New Roman"/>
          <w:sz w:val="24"/>
        </w:rPr>
        <w:t xml:space="preserve">Saat peneliti mendatangi tokoh agama sesuai waktu yang telah disepakati, sebagian besar tokoh agama menggunakan masker. Dari 6 tokoh agama yang didatangi hanya </w:t>
      </w:r>
      <w:proofErr w:type="gramStart"/>
      <w:r>
        <w:rPr>
          <w:rFonts w:ascii="Times New Roman" w:eastAsia="Times New Roman" w:hAnsi="Times New Roman" w:cs="Times New Roman"/>
          <w:sz w:val="24"/>
        </w:rPr>
        <w:t>1</w:t>
      </w:r>
      <w:proofErr w:type="gramEnd"/>
      <w:r>
        <w:rPr>
          <w:rFonts w:ascii="Times New Roman" w:eastAsia="Times New Roman" w:hAnsi="Times New Roman" w:cs="Times New Roman"/>
          <w:sz w:val="24"/>
        </w:rPr>
        <w:t xml:space="preserve"> tokoh agama yang tidak menggunakan masker, alasannya karena saat itu beliau lupa namun dilain waktu beliau tetap menggunakan masker terlebih ketika beliau keluar rumah. </w:t>
      </w:r>
    </w:p>
    <w:p w:rsidR="00A31E5A" w:rsidRDefault="00A31E5A" w:rsidP="00E73E5E">
      <w:pPr>
        <w:pStyle w:val="ListParagraph"/>
        <w:spacing w:after="0" w:line="240" w:lineRule="auto"/>
        <w:ind w:left="360" w:firstLine="630"/>
        <w:jc w:val="both"/>
        <w:rPr>
          <w:rFonts w:ascii="Times New Roman" w:eastAsia="Times New Roman" w:hAnsi="Times New Roman" w:cs="Times New Roman"/>
          <w:sz w:val="24"/>
        </w:rPr>
      </w:pPr>
      <w:r>
        <w:rPr>
          <w:rFonts w:ascii="Times New Roman" w:eastAsia="Times New Roman" w:hAnsi="Times New Roman" w:cs="Times New Roman"/>
          <w:sz w:val="24"/>
        </w:rPr>
        <w:t xml:space="preserve">Sebagai tokoh agama yang menyadari bahwa mereka tentu menjadi teladan masyarakat sudah sepatutnya mematuhi dan menerapkan protokol kesehatan. Ketika pemerintah mengeluarkan </w:t>
      </w:r>
      <w:proofErr w:type="gramStart"/>
      <w:r>
        <w:rPr>
          <w:rFonts w:ascii="Times New Roman" w:eastAsia="Times New Roman" w:hAnsi="Times New Roman" w:cs="Times New Roman"/>
          <w:sz w:val="24"/>
        </w:rPr>
        <w:t>surat</w:t>
      </w:r>
      <w:proofErr w:type="gramEnd"/>
      <w:r>
        <w:rPr>
          <w:rFonts w:ascii="Times New Roman" w:eastAsia="Times New Roman" w:hAnsi="Times New Roman" w:cs="Times New Roman"/>
          <w:sz w:val="24"/>
        </w:rPr>
        <w:t xml:space="preserve"> edaran bahwa seluruh masyarakat dimusim pandemi harus menerapkan </w:t>
      </w:r>
      <w:r>
        <w:rPr>
          <w:rFonts w:ascii="Times New Roman" w:eastAsia="Times New Roman" w:hAnsi="Times New Roman" w:cs="Times New Roman"/>
          <w:sz w:val="24"/>
        </w:rPr>
        <w:t xml:space="preserve">protokol kesehatan sebagai cara menjaga diri dan orang lain maka para tokoh agama juga semaksimal mungkin melakukan hal seperti itu. Apalagi para tokoh agama juga biasanya sangat dekat dengan pemerintah dan sering dimintai nasehat ketika ada hal-hal yang perlu diputuskan berkaitan dengan pemerintah. </w:t>
      </w:r>
    </w:p>
    <w:p w:rsidR="00A31E5A" w:rsidRDefault="00A31E5A" w:rsidP="00E73E5E">
      <w:pPr>
        <w:pStyle w:val="ListParagraph"/>
        <w:spacing w:after="0" w:line="240" w:lineRule="auto"/>
        <w:ind w:left="360" w:firstLine="630"/>
        <w:jc w:val="both"/>
        <w:rPr>
          <w:rFonts w:ascii="Times New Roman" w:eastAsia="Times New Roman" w:hAnsi="Times New Roman" w:cs="Times New Roman"/>
          <w:sz w:val="24"/>
        </w:rPr>
      </w:pPr>
      <w:r>
        <w:rPr>
          <w:rFonts w:ascii="Times New Roman" w:eastAsia="Times New Roman" w:hAnsi="Times New Roman" w:cs="Times New Roman"/>
          <w:sz w:val="24"/>
        </w:rPr>
        <w:t xml:space="preserve">Selain itu para tokoh agama juga menyadari bahwa sebagai warga Negara, taat kepada pemimpin merupakan suatu perintah Allah SWT yang harus diikuti. Selain itu adanya Fatwa MUI terkait dengan pencegahan covid-19 harus didahulukan dibandingkan dengan ibadah secara berjamaah di Masjid membuat tokoh agama juga menjadikan hal tersebut sebagai landasan menggunakan masker </w:t>
      </w:r>
      <w:r>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DOI":"10.15408/sjsbs.v7i5.15315","ISSN":"2356-1459","abstract":"AbstrakTulisan ini bertujuan untuk mengungkap motif-motif Majelis Ulama Indonesia (MUI) dalam menerbitkan fatwa peribadatan masyarakat muslim saat Pandemi COVID-19. Dalam mengekskplore motif tersebut, penulis menggunakan teori tindakan sosial dan dominasi kekuasaan yang digagas oleh Max Weber. Jenis penelitian yang digunakan adalah penelitian kualitatif, peneliti melakukan deskripsi dan interpretasi data dari sumber primer yang diambil dari situs resmi MUI dan data lain yang mendukung hasil penelitian. Adapun hasil dari tulisan ini adalah: Pertama, melalui sudut pandang tindakan sosial Max Weber, MUI merupakan aktor dari tindakan sosial keagamaan yang mengharapkan masyarakat muslim Indonesia terpengaruh dengan anjuran-anjuran model ibadah saat Pandemi COVID-19 melalui fatwa yang diterbitkan. Kedua, motif tindakan sosial keagamaan MUI melalui fatwa yang diterbitkan mengandung tiga motif dominan, yaitu instrumentally rational, value rational, dan traditional. Ketiga, motif instrumentally rational dalam fatwa mengacu pada berbagai macam model peribadatan yang dianggap paling masuk akal dipraktikkan untuk memutus rantai penyebaran COVID-19 dan mewujudkan daruratu khams. Keempat, dari segi motif value rational, MUI menggunakan nilai-nilai dari Agama Islam yang bersumber dari Alquran, Hadis, dan Kaidah Fikih yang bersifat rasional-dinamis dan sarat akan probabilitas sehingga melahirkan alternatif-alternatif peribadatan yang dapat dijadikan sebagai mitigasi wabah COVID-19. Kelima, dari segi motif tradisional, MUI berupaya untuk meneruskan tradisi para Nabi dan Sahabat ketika menghadapi wabah (taun), sehingga model peribadatan yang mereka anjurkan merupakan upaya meneruskan tradisi sebelumnya dengan pendekatan hermeneutis, Keenam, dominasi Kekuasaan MUI sebagai otoritas yang menentukan hal wajib dan haram dalam peribadatan masa Pandemik COVID-19 dibangun atas dua model, yaitu dominasi kekuasaan legal dan dominasi kekuasaan kharismatik. Ketujuh, untuk konteks keindonesiaan organized religion seperti MUI sangat penting perannya dalam upaya mitigasi Pandemi COVID-19 karena banyak masyarakat muslim yang bersikap teodisi, fatalistic, dan determinan dalam beragama sehingga perlu dibina dan diarahkan.Kata Kunci: Tindakan Sosial; Dominasi Kekuasaan; COVID-19; Mitigasi, Fatwa MUI. ","author":[{"dropping-particle":"","family":"Mushodiq","given":"Muhamad Agus","non-dropping-particle":"","parse-names":false,"suffix":""},{"dropping-particle":"","family":"Imron","given":"Ali","non-dropping-particle":"","parse-names":false,"suffix":""}],"container-title":"SALAM: Jurnal Sosial dan Budaya Syar-i","id":"ITEM-1","issue":"5","issued":{"date-parts":[["2020"]]},"title":"Peran Majelis Ulama Indonesia Dalam Mitigasi Pandemi Covid-19 (Tinjauan Tindakan Sosial dan Dominasi Kekuasaan Max Weber)","type":"article-journal","volume":"7"},"uris":["http://www.mendeley.com/documents/?uuid=d982cb9c-4f0f-4951-8e92-7be88be26dd6","http://www.mendeley.com/documents/?uuid=e6865965-5f25-41f2-b087-2f6496c0cf79"]}],"mendeley":{"formattedCitation":"(Mushodiq &amp; Imron, 2020)","plainTextFormattedCitation":"(Mushodiq &amp; Imron, 2020)","previouslyFormattedCitation":"(Mushodiq &amp; Imron, 2020)"},"properties":{"noteIndex":0},"schema":"https://github.com/citation-style-language/schema/raw/master/csl-citation.json"}</w:instrText>
      </w:r>
      <w:r>
        <w:rPr>
          <w:rFonts w:ascii="Times New Roman" w:eastAsia="Times New Roman" w:hAnsi="Times New Roman" w:cs="Times New Roman"/>
          <w:sz w:val="24"/>
        </w:rPr>
        <w:fldChar w:fldCharType="separate"/>
      </w:r>
      <w:r w:rsidRPr="007942F1">
        <w:rPr>
          <w:rFonts w:ascii="Times New Roman" w:eastAsia="Times New Roman" w:hAnsi="Times New Roman" w:cs="Times New Roman"/>
          <w:noProof/>
          <w:sz w:val="24"/>
        </w:rPr>
        <w:t>(Mushodiq &amp; Imron, 2020)</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rsidR="00A31E5A" w:rsidRDefault="00A31E5A" w:rsidP="00E73E5E">
      <w:pPr>
        <w:pStyle w:val="ListParagraph"/>
        <w:spacing w:after="0" w:line="240" w:lineRule="auto"/>
        <w:ind w:left="360" w:firstLine="630"/>
        <w:jc w:val="both"/>
        <w:rPr>
          <w:rFonts w:ascii="Times New Roman" w:eastAsia="Times New Roman" w:hAnsi="Times New Roman" w:cs="Times New Roman"/>
          <w:sz w:val="24"/>
        </w:rPr>
      </w:pPr>
      <w:r>
        <w:rPr>
          <w:rFonts w:ascii="Times New Roman" w:eastAsia="Times New Roman" w:hAnsi="Times New Roman" w:cs="Times New Roman"/>
          <w:sz w:val="24"/>
        </w:rPr>
        <w:t xml:space="preserve">Namun dari sisi masyarakat ada juga yang menolak menggunakan masker dengan alasan bahwa virus covid-19 ini tidak ada, atau jika pun dikatakan ada tetapi tidak terlalu berbahaya seperti yang disampaikan oleh pemerintah </w:t>
      </w:r>
      <w:r>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DOI":"10.30818/jpkm.2020.2050201","ISSN":"2502-1893","abstract":"Covid-19 became the biggest non-natural disaster in the world in 2020. It first broke out in Wuhan, China, and then spread to other countries including Indonesia. The public is in uncertainty and receives a lot of information about Covid-19 through various media. This condition is exacerbated by the spread of hoax related to Covid-19 which is difficult to contain. The purpose of this study was to analyses society's behavior related to the spread of the Covid-19 hoax. This research uses a survey method with a quantitative approach. The results of the study concluded that respondents' knowledge about Covid-19 and hoax was very adequate. However, most respondents are hesitant and are in a position that can sometimes distinguish hoax, sometimes not because of the large amount of information obtained every day. The public panic at Covid-19 caused hoax to continue to be spread in the hope that the information could be useful in preventing and treating. While the respondents did not spread Covid's-19 hoax, because they considered the information to be incorrect, not useful, and harmful to the health of others, and they wanted to break the chain of hoax distribution to themselves.","author":[{"dropping-particle":"","family":"Juditha","given":"Christiany","non-dropping-particle":"","parse-names":false,"suffix":""}],"container-title":"Journal Pekommas","id":"ITEM-1","issue":"2","issued":{"date-parts":[["2020"]]},"page":"105","title":"People Behavior Related To The Spread Of Covid-19’s Hoax","type":"article-journal","volume":"5"},"uris":["http://www.mendeley.com/documents/?uuid=c555e72c-134e-423d-9e6a-f91bc17acbb9","http://www.mendeley.com/documents/?uuid=d3076132-6a1e-405b-899d-be44788efde0"]}],"mendeley":{"formattedCitation":"(Juditha, 2020)","plainTextFormattedCitation":"(Juditha, 2020)","previouslyFormattedCitation":"(Juditha, 2020)"},"properties":{"noteIndex":0},"schema":"https://github.com/citation-style-language/schema/raw/master/csl-citation.json"}</w:instrText>
      </w:r>
      <w:r>
        <w:rPr>
          <w:rFonts w:ascii="Times New Roman" w:eastAsia="Times New Roman" w:hAnsi="Times New Roman" w:cs="Times New Roman"/>
          <w:sz w:val="24"/>
        </w:rPr>
        <w:fldChar w:fldCharType="separate"/>
      </w:r>
      <w:r w:rsidRPr="007942F1">
        <w:rPr>
          <w:rFonts w:ascii="Times New Roman" w:eastAsia="Times New Roman" w:hAnsi="Times New Roman" w:cs="Times New Roman"/>
          <w:noProof/>
          <w:sz w:val="24"/>
        </w:rPr>
        <w:t>(Juditha, 2020)</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Hal ini sah-sah saja karena tidak bisa juga memaksakan suatu kehendak orang lain agar </w:t>
      </w:r>
      <w:proofErr w:type="gramStart"/>
      <w:r>
        <w:rPr>
          <w:rFonts w:ascii="Times New Roman" w:eastAsia="Times New Roman" w:hAnsi="Times New Roman" w:cs="Times New Roman"/>
          <w:sz w:val="24"/>
        </w:rPr>
        <w:t>sama</w:t>
      </w:r>
      <w:proofErr w:type="gramEnd"/>
      <w:r>
        <w:rPr>
          <w:rFonts w:ascii="Times New Roman" w:eastAsia="Times New Roman" w:hAnsi="Times New Roman" w:cs="Times New Roman"/>
          <w:sz w:val="24"/>
        </w:rPr>
        <w:t xml:space="preserve"> dengan apa yang kita kehendaki.</w:t>
      </w:r>
    </w:p>
    <w:p w:rsidR="00A31E5A" w:rsidRDefault="00A31E5A" w:rsidP="00E73E5E">
      <w:pPr>
        <w:pStyle w:val="ListParagraph"/>
        <w:spacing w:after="0" w:line="240" w:lineRule="auto"/>
        <w:ind w:left="360" w:firstLine="630"/>
        <w:jc w:val="both"/>
        <w:rPr>
          <w:rFonts w:ascii="Times New Roman" w:eastAsia="Times New Roman" w:hAnsi="Times New Roman" w:cs="Times New Roman"/>
          <w:sz w:val="24"/>
        </w:rPr>
      </w:pPr>
      <w:r>
        <w:rPr>
          <w:rFonts w:ascii="Times New Roman" w:eastAsia="Times New Roman" w:hAnsi="Times New Roman" w:cs="Times New Roman"/>
          <w:sz w:val="24"/>
        </w:rPr>
        <w:t xml:space="preserve">Selain penggunaan masker, sebagian besar para tokoh agama menempatkan tempat cuci tangan dirumahnya sebagai sarana fasilitas cuci tangan bagi para tamu yang hendak datang bertamu atau bagi penghuni rumah yang kembali kerumah sehabis beraktifits diluar rumah. Mencuci tangan sejak masa pandemic merupakan suatu yang diharuskan dan menjadi syarat mutlak bagi setiap warga untuk menaruh tempat cuci tangan. hal ini didasarkan pada kesadaran untuk menjaga kebersihan badan dan lingkungan sebagai pencegahan penularan covid-19 </w:t>
      </w:r>
      <w:r>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abstract":"Covid-19 melanda banyak Negara di dunia termasuk Indonesia. Wabah Covid-19 tidak hanya merupakan masalah nasional dalam suatu Negara, tapi sudah merupakan masalah global. Covid-19 berawal muncul dari daerah Wuhan Cina. Penyebaran Covid -19 yang begitu cepat dan mematikan,, , penularannya melalui kontak fisik ditularkan melalui mulut, mata dan hidung. Menurut WHO lebih dari 65 negara terinfeksi virus corona data tgl 2 Maret 2020 tercatat 90.308 orang terkena COVID-19 dengan angka kematian 3.087 orang atau 2.3%. Menurut CNN (2020) kasus orang dengan terinfeksi COVID-19 di indonesia pada 13 April 2020 sebanyak 4557 kasus dengan angka kematian 399 orang. selain itu COVID-19 juga berdampak kepada kehidupan sosial dan melemahnya ekonomi masyarakat. Kini berbagai penelitian dan uji vaksin COVID- 19 juga sedang dilakukan, Vaksin tersebut diharapkan dapat meberikan pencegahan terhadap penyakit COVID-19. Sebelum vaksin ditemukan masyarakat wajib mematuhi protocol pencegahan COVID-19, beragam Langkah pencegahan virus corona mungkin tidak akan ampuh jika tidak di lakukan secara merata oleh setiap orang, oleh karena itu, ada baiknya masing-masing dari kita untuk saling mengingatkan tentang bahaya dari pandemic ini dan bahu membahu mencegah penyebarannya. Penelitian Ini menggunakan metode penelitian isi content dimana membahas bagaimana cara persiapan serta penanggulangan terhadap adanya virus yang sedang mewabah di seluruh dunia . Tujuan penelitian ini untuk memberikan edukasi kepada masyarakat untuk melakukan pencegahan penularan COVID-19. Hasil penelitian ini diharapkan dapat membantu masyarakat dalam mengatasi penyebaran virus COVID-19. Kata","author":[{"dropping-particle":"","family":"Desi Citra Dewi, Jesika Setyani","given":"Siti Yulyanti","non-dropping-particle":"","parse-names":false,"suffix":""}],"container-title":"Universitas Pamulang","id":"ITEM-1","issue":"1","issued":{"date-parts":[["2020"]]},"page":"111-115","title":"Cara pencegahan penyebaran covid-19","type":"article-journal","volume":"1"},"uris":["http://www.mendeley.com/documents/?uuid=71f5feff-f037-4a7a-a806-c932df4d187f","http://www.mendeley.com/documents/?uuid=05c92e92-9c43-4914-9190-f45dd646cc92"]}],"mendeley":{"formattedCitation":"(Desi Citra Dewi, Jesika Setyani, 2020)","plainTextFormattedCitation":"(Desi Citra Dewi, Jesika Setyani, 2020)","previouslyFormattedCitation":"(Desi Citra Dewi, Jesika Setyani, 2020)"},"properties":{"noteIndex":0},"schema":"https://github.com/citation-style-language/schema/raw/master/csl-citation.json"}</w:instrText>
      </w:r>
      <w:r>
        <w:rPr>
          <w:rFonts w:ascii="Times New Roman" w:eastAsia="Times New Roman" w:hAnsi="Times New Roman" w:cs="Times New Roman"/>
          <w:sz w:val="24"/>
        </w:rPr>
        <w:fldChar w:fldCharType="separate"/>
      </w:r>
      <w:r w:rsidRPr="00237994">
        <w:rPr>
          <w:rFonts w:ascii="Times New Roman" w:eastAsia="Times New Roman" w:hAnsi="Times New Roman" w:cs="Times New Roman"/>
          <w:noProof/>
          <w:sz w:val="24"/>
        </w:rPr>
        <w:t>(Desi Citra Dewi, Jesika Setyani, 2020)</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rsidR="00A31E5A" w:rsidRDefault="00A31E5A" w:rsidP="00E73E5E">
      <w:pPr>
        <w:pStyle w:val="ListParagraph"/>
        <w:spacing w:after="0" w:line="240" w:lineRule="auto"/>
        <w:ind w:left="360" w:firstLine="630"/>
        <w:jc w:val="both"/>
        <w:rPr>
          <w:rFonts w:ascii="Times New Roman" w:eastAsia="Times New Roman" w:hAnsi="Times New Roman" w:cs="Times New Roman"/>
          <w:sz w:val="24"/>
        </w:rPr>
      </w:pPr>
      <w:r>
        <w:rPr>
          <w:rFonts w:ascii="Times New Roman" w:eastAsia="Times New Roman" w:hAnsi="Times New Roman" w:cs="Times New Roman"/>
          <w:sz w:val="24"/>
        </w:rPr>
        <w:t xml:space="preserve">Manfaat mencuci tangan sendiri adalah untuk membersihkan tangan dari kuman penyakit serta mencegah penularan penyakit seperti diare, kolera, disentri, thypus, penyakit ispa dan lain sebagainya. Selain itu juga tentu akan membuat seseorang menjadi lebih nyaman ketika sudah mencuci tangan </w:t>
      </w:r>
      <w:r>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abstract":"Covid-19 melanda banyak Negara di dunia termasuk Indonesia. Wabah Covid-19 tidak hanya merupakan masalah nasional dalam suatu Negara, tapi sudah merupakan masalah global. Covid-19 berawal muncul dari daerah Wuhan Cina. Penyebaran Covid -19 yang begitu cepat dan mematikan,, , penularannya melalui kontak fisik ditularkan melalui mulut, mata dan hidung. Menurut WHO lebih dari 65 negara terinfeksi virus corona data tgl 2 Maret 2020 tercatat 90.308 orang terkena COVID-19 dengan angka kematian 3.087 orang atau 2.3%. Menurut CNN (2020) kasus orang dengan terinfeksi COVID-19 di indonesia pada 13 April 2020 sebanyak 4557 kasus dengan angka kematian 399 orang. selain itu COVID-19 juga berdampak kepada kehidupan sosial dan melemahnya ekonomi masyarakat. Kini berbagai penelitian dan uji vaksin COVID- 19 juga sedang dilakukan, Vaksin tersebut diharapkan dapat meberikan pencegahan terhadap penyakit COVID-19. Sebelum vaksin ditemukan masyarakat wajib mematuhi protocol pencegahan COVID-19, beragam Langkah pencegahan virus corona mungkin tidak akan ampuh jika tidak di lakukan secara merata oleh setiap orang, oleh karena itu, ada baiknya masing-masing dari kita untuk saling mengingatkan tentang bahaya dari pandemic ini dan bahu membahu mencegah penyebarannya. Penelitian Ini menggunakan metode penelitian isi content dimana membahas bagaimana cara persiapan serta penanggulangan terhadap adanya virus yang sedang mewabah di seluruh dunia . Tujuan penelitian ini untuk memberikan edukasi kepada masyarakat untuk melakukan pencegahan penularan COVID-19. Hasil penelitian ini diharapkan dapat membantu masyarakat dalam mengatasi penyebaran virus COVID-19. Kata","author":[{"dropping-particle":"","family":"Desi Citra Dewi, Jesika Setyani","given":"Siti Yulyanti","non-dropping-particle":"","parse-names":false,"suffix":""}],"container-title":"Universitas Pamulang","id":"ITEM-1","issue":"1","issued":{"date-parts":[["2020"]]},"page":"111-115","title":"Cara pencegahan penyebaran covid-19","type":"article-journal","volume":"1"},"uris":["http://www.mendeley.com/documents/?uuid=05c92e92-9c43-4914-9190-f45dd646cc92","http://www.mendeley.com/documents/?uuid=71f5feff-f037-4a7a-a806-c932df4d187f"]}],"mendeley":{"formattedCitation":"(Desi Citra Dewi, Jesika Setyani, 2020)","plainTextFormattedCitation":"(Desi Citra Dewi, Jesika Setyani, 2020)","previouslyFormattedCitation":"(Desi Citra Dewi, Jesika Setyani, 2020)"},"properties":{"noteIndex":0},"schema":"https://github.com/citation-style-language/schema/raw/master/csl-citation.json"}</w:instrText>
      </w:r>
      <w:r>
        <w:rPr>
          <w:rFonts w:ascii="Times New Roman" w:eastAsia="Times New Roman" w:hAnsi="Times New Roman" w:cs="Times New Roman"/>
          <w:sz w:val="24"/>
        </w:rPr>
        <w:fldChar w:fldCharType="separate"/>
      </w:r>
      <w:r w:rsidRPr="00237994">
        <w:rPr>
          <w:rFonts w:ascii="Times New Roman" w:eastAsia="Times New Roman" w:hAnsi="Times New Roman" w:cs="Times New Roman"/>
          <w:noProof/>
          <w:sz w:val="24"/>
        </w:rPr>
        <w:t>(Desi Citra Dewi, Jesika Setyani, 2020)</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Penerapan protokol kesehatan merupakan </w:t>
      </w:r>
      <w:r>
        <w:rPr>
          <w:rFonts w:ascii="Times New Roman" w:eastAsia="Times New Roman" w:hAnsi="Times New Roman" w:cs="Times New Roman"/>
          <w:sz w:val="24"/>
        </w:rPr>
        <w:lastRenderedPageBreak/>
        <w:t xml:space="preserve">cara yang paling jitu untuk menghindarkan diri dari penularan covid-19 karena sampai saat ini belum ditemukan formula terbaik untuk melawan covid-19 ini </w:t>
      </w:r>
      <w:r>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DOI":"10.30604/well.95212020","ISSN":"2655-9951","abstract":"Coronavirus Disease (Covid-19). In 2020, a new type of coronavirus (SARS-CoV-2) was spread, called a disease called Coronavirus disease 2019 (COVID-19). This virus was discovered in Wuhan, China for the first time and has infected 90,308 people as of March 2, 2020. The number of deaths reached 3,087 people or 6%, the number of patients recovering 45,726 people. This type of single positive RNA strain infects the human respiratory tract and is sensitive to heat and can effectively be activated by chlorine-containing disinfectants. The source of the host is thought to come from animals, especially bats, and other vectors such as bamboo rats, camels and ferrets. Common symptoms include fever, cough and difficulty breathing. Clinical syndrome is divided into uncomplicated, mild pneumonia and severe pneumonia. Specimen examination is taken from the throat swab (nasopharynx and oropharynx) and lower airway (sputum, bronchial rinse, endotracheal aspirate). Isolation was carried out on patients proven to be infected with Covid-19 to prevent wider spread. Abstrak: Penyakit Virus Corona (Covid-19) tahun 2020 merebak virus baru coronavirus jenis baru (SARS-CoV-2) yang penyakitnya disebut Coronavirus disease 2019 (COVID-19). Virus ini ditemukan di Wuhan, China pertama kali dan sudah menginfeksi 90.308 orang per tanggal 2 Maret 2020. Jumlah kematian mencapai 3.087 orang atau 6%, jumlah pasien yang sembuh 45.726 orang. Virus jenis RNA strain tunggal positif ini menginfeksi saluran pernapasan manusia dan bersifat sensitif terhadap panas dan secara efektif dapat diinaktifkan oleh desinfektan mengandung klorin. Sumber host diduga berasal dari hewan terutama kelelawar, dan vektor lain seperti tikus bambu, unta dan musang. Gejala umum berupa demam, batuk dan sulit bernapas. Sindrom klinik terbagi menjadi tanpa komplikasi, pneumonia ringan dan pneumonia berat. Pemeriksaan spesimen diambil dari swab tenggorok (nasofaring dan orofaring) dan saluran napas bawah (sputum, bilasan bronkus, aspirat endotrakeal). Isolasi dilakukan pada pasien terbukti terinfeksi Covid-19 untuk mencegah penyebaran lebih luas.","author":[{"dropping-particle":"","family":"Yuliana","given":"Y","non-dropping-particle":"","parse-names":false,"suffix":""}],"container-title":"Wellness And Healthy Magazine","id":"ITEM-1","issue":"1","issued":{"date-parts":[["2020"]]},"page":"187-192","title":"Corona virus diseases (Covid-19): Sebuah tinjauan literatur","type":"article-journal","volume":"2"},"uris":["http://www.mendeley.com/documents/?uuid=0056e0c6-58e6-4da5-9573-03e36b7cb589","http://www.mendeley.com/documents/?uuid=1d7cebf3-3a6b-4408-b465-d756496da09c"]}],"mendeley":{"formattedCitation":"(Yuliana, 2020)","plainTextFormattedCitation":"(Yuliana, 2020)","previouslyFormattedCitation":"(Yuliana, 2020)"},"properties":{"noteIndex":0},"schema":"https://github.com/citation-style-language/schema/raw/master/csl-citation.json"}</w:instrText>
      </w:r>
      <w:r>
        <w:rPr>
          <w:rFonts w:ascii="Times New Roman" w:eastAsia="Times New Roman" w:hAnsi="Times New Roman" w:cs="Times New Roman"/>
          <w:sz w:val="24"/>
        </w:rPr>
        <w:fldChar w:fldCharType="separate"/>
      </w:r>
      <w:r w:rsidRPr="00081C22">
        <w:rPr>
          <w:rFonts w:ascii="Times New Roman" w:eastAsia="Times New Roman" w:hAnsi="Times New Roman" w:cs="Times New Roman"/>
          <w:noProof/>
          <w:sz w:val="24"/>
        </w:rPr>
        <w:t>(Yuliana, 2020)</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w:t>
      </w:r>
    </w:p>
    <w:p w:rsidR="00A31E5A" w:rsidRPr="00E73E5E" w:rsidRDefault="00A31E5A" w:rsidP="00E73E5E">
      <w:pPr>
        <w:pStyle w:val="ListParagraph"/>
        <w:spacing w:after="0" w:line="240" w:lineRule="auto"/>
        <w:ind w:left="360"/>
        <w:jc w:val="both"/>
        <w:rPr>
          <w:rFonts w:ascii="Times New Roman" w:eastAsia="Times New Roman" w:hAnsi="Times New Roman" w:cs="Times New Roman"/>
          <w:b/>
          <w:sz w:val="24"/>
        </w:rPr>
      </w:pPr>
      <w:r w:rsidRPr="00E73E5E">
        <w:rPr>
          <w:rFonts w:ascii="Times New Roman" w:eastAsia="Times New Roman" w:hAnsi="Times New Roman" w:cs="Times New Roman"/>
          <w:b/>
          <w:sz w:val="24"/>
        </w:rPr>
        <w:t>Pandangan tokoh agama terhadap dampak sosial, ekonomi, pendidikan dan stigma masyarakat akibat covid-19</w:t>
      </w:r>
    </w:p>
    <w:p w:rsidR="00A31E5A" w:rsidRDefault="00A31E5A" w:rsidP="00E73E5E">
      <w:pPr>
        <w:pStyle w:val="ListParagraph"/>
        <w:spacing w:after="0" w:line="240" w:lineRule="auto"/>
        <w:ind w:left="360" w:firstLine="630"/>
        <w:jc w:val="both"/>
        <w:rPr>
          <w:rFonts w:ascii="Times New Roman" w:eastAsia="Times New Roman" w:hAnsi="Times New Roman" w:cs="Times New Roman"/>
          <w:sz w:val="24"/>
        </w:rPr>
      </w:pPr>
      <w:r>
        <w:rPr>
          <w:rFonts w:ascii="Times New Roman" w:eastAsia="Times New Roman" w:hAnsi="Times New Roman" w:cs="Times New Roman"/>
          <w:sz w:val="24"/>
        </w:rPr>
        <w:t>Secara umum dampak dari covid-19 ini sangat dirasakan oleh semua orang tanpa terkecuali tokoh agama dan masyarakat. Bahkan dampaknya dianggap lebih parah daripada virus covid-19 itu sendiri. Tentu ini sangat merugikan semua pihak, dan semua berharap covid-19 ini segera berlalu sehingga semua dapat melakukan aktifitas dengan normal.</w:t>
      </w:r>
    </w:p>
    <w:p w:rsidR="00A31E5A" w:rsidRPr="00E73E5E" w:rsidRDefault="00A31E5A" w:rsidP="00E73E5E">
      <w:pPr>
        <w:pStyle w:val="ListParagraph"/>
        <w:spacing w:after="0" w:line="240" w:lineRule="auto"/>
        <w:ind w:left="360"/>
        <w:jc w:val="both"/>
        <w:rPr>
          <w:rFonts w:ascii="Times New Roman" w:eastAsia="Times New Roman" w:hAnsi="Times New Roman" w:cs="Times New Roman"/>
          <w:b/>
          <w:sz w:val="24"/>
        </w:rPr>
      </w:pPr>
      <w:r w:rsidRPr="00E73E5E">
        <w:rPr>
          <w:rFonts w:ascii="Times New Roman" w:eastAsia="Times New Roman" w:hAnsi="Times New Roman" w:cs="Times New Roman"/>
          <w:b/>
          <w:sz w:val="24"/>
        </w:rPr>
        <w:t>Hal-hal yang dilakukan tokoh agama dalam pencegahan covid-19</w:t>
      </w:r>
    </w:p>
    <w:p w:rsidR="00A31E5A" w:rsidRDefault="00A31E5A" w:rsidP="00E73E5E">
      <w:pPr>
        <w:pStyle w:val="ListParagraph"/>
        <w:spacing w:after="0" w:line="240" w:lineRule="auto"/>
        <w:ind w:left="360" w:firstLine="630"/>
        <w:jc w:val="both"/>
        <w:rPr>
          <w:rFonts w:ascii="Times New Roman" w:eastAsia="Times New Roman" w:hAnsi="Times New Roman" w:cs="Times New Roman"/>
          <w:sz w:val="24"/>
        </w:rPr>
      </w:pPr>
      <w:r>
        <w:rPr>
          <w:rFonts w:ascii="Times New Roman" w:eastAsia="Times New Roman" w:hAnsi="Times New Roman" w:cs="Times New Roman"/>
          <w:sz w:val="24"/>
        </w:rPr>
        <w:t xml:space="preserve">Dalam hal pencegahan covid-19 tokoh agama melakukan banyak hal sesuai dengan kemampuan masing-masing, artinya yang memiliki kemampuan ekonomi cukup maka tokoh agama menyiapkan segala keperluan mulai dari masker, hand sanitaizer, thermo gun, dan tempat cuci tangan lengkap dengan sabunnya. Ini dilakukan sebagai bentuk menjaga diri dan orang lain dari penularan virus covid-19 </w:t>
      </w:r>
      <w:r>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DOI":"10.37824/pai.v2i1.42","abstract":"&amp;lt;p&amp;gt;Tahun 2020 adalah tahun yang memiliki tantangan terberat karena sebuah pandemi global yang berawal dari Cina menyebar ke seluruh belahan dunia. Pada tanggal 5 Januari 2020,  WHO menyatakan kejadian luar biasa (KLB) akibat serangan sejenis virus baru yang belakangan diidentifikasi sebagai Covid-19 (WHO, 2020). Serangan virus inilah yang kemudian menyebabkan terganggunya dinamika kehidupan masyarakat dan melatarbelakangi  kebiasaan baru dalam era new normal.  Dinamika Sistem Kesehatan Nasional (SKN) yang terjadi pada masa pandemi ini diwarnai dengan ketidakpastian dan kekhawatiran akan penyebaran Covid-19 serta perubahan sikap dan perilaku kesehatan masyarakat. Artikel ini mengurai dan menganalisa dinamika SKN ditengah pandemi global dan era &amp;lt;em&amp;gt;new normal&amp;lt;/em&amp;gt; termasuk fenomena-fenomena yang terjadi di tengah-tengah masyarakat serta mengurai berbagai permasalahan yang terkait dengan fenomena tersebut. Fenomena yang dibahas disini adalah fenomena teror Coid-19, fenomena sosial media fatigue, fenomena simalakama, fenomena masker scuba, kepatuhan terhadap protokol kesehatan dan lain sebagainya&amp;lt;/p&amp;gt;","author":[{"dropping-particle":"","family":"Sastrawan","given":"Sastrawan","non-dropping-particle":"","parse-names":false,"suffix":""}],"container-title":"Perspektif Akademisi Indonesia","id":"ITEM-1","issue":"1 SE  -","issued":{"date-parts":[["2021","6"]]},"page":"70-80","title":"Dinamika Perilaku Kesehatan Masyarakat dalam Konteks Pandemi Covid-19","type":"article-journal","volume":"2"},"uris":["http://www.mendeley.com/documents/?uuid=617f2a73-c7ee-4eda-9fa5-876c97de9739","http://www.mendeley.com/documents/?uuid=1cf2c630-7a2e-4763-8380-aca80b812288"]}],"mendeley":{"formattedCitation":"(Sastrawan, 2021)","plainTextFormattedCitation":"(Sastrawan, 2021)","previouslyFormattedCitation":"(Sastrawan, 2021)"},"properties":{"noteIndex":0},"schema":"https://github.com/citation-style-language/schema/raw/master/csl-citation.json"}</w:instrText>
      </w:r>
      <w:r>
        <w:rPr>
          <w:rFonts w:ascii="Times New Roman" w:eastAsia="Times New Roman" w:hAnsi="Times New Roman" w:cs="Times New Roman"/>
          <w:sz w:val="24"/>
        </w:rPr>
        <w:fldChar w:fldCharType="separate"/>
      </w:r>
      <w:r w:rsidRPr="00084449">
        <w:rPr>
          <w:rFonts w:ascii="Times New Roman" w:eastAsia="Times New Roman" w:hAnsi="Times New Roman" w:cs="Times New Roman"/>
          <w:noProof/>
          <w:sz w:val="24"/>
        </w:rPr>
        <w:t>(Sastrawan, 2021)</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rsidR="00A31E5A" w:rsidRDefault="00A31E5A" w:rsidP="00E73E5E">
      <w:pPr>
        <w:pStyle w:val="ListParagraph"/>
        <w:spacing w:after="0" w:line="240" w:lineRule="auto"/>
        <w:ind w:left="360" w:firstLine="630"/>
        <w:jc w:val="both"/>
        <w:rPr>
          <w:rFonts w:ascii="Times New Roman" w:eastAsia="Times New Roman" w:hAnsi="Times New Roman" w:cs="Times New Roman"/>
          <w:sz w:val="24"/>
        </w:rPr>
      </w:pPr>
      <w:r>
        <w:rPr>
          <w:rFonts w:ascii="Times New Roman" w:eastAsia="Times New Roman" w:hAnsi="Times New Roman" w:cs="Times New Roman"/>
          <w:sz w:val="24"/>
        </w:rPr>
        <w:t xml:space="preserve">Tetapi bagi tokoh agama yang secara ekonomi kurang tentu tidak terlihat sarana-sarana seperti thermo gun, hand sanitaizer dan lainnya. </w:t>
      </w:r>
      <w:proofErr w:type="gramStart"/>
      <w:r>
        <w:rPr>
          <w:rFonts w:ascii="Times New Roman" w:eastAsia="Times New Roman" w:hAnsi="Times New Roman" w:cs="Times New Roman"/>
          <w:sz w:val="24"/>
        </w:rPr>
        <w:t>yang</w:t>
      </w:r>
      <w:proofErr w:type="gramEnd"/>
      <w:r>
        <w:rPr>
          <w:rFonts w:ascii="Times New Roman" w:eastAsia="Times New Roman" w:hAnsi="Times New Roman" w:cs="Times New Roman"/>
          <w:sz w:val="24"/>
        </w:rPr>
        <w:t xml:space="preserve"> terlihat hanya menggunakan masker dan itupun sudah terelihat lusuh. Namun disisi lain pada umumnya tokoh agama melakukan banyak hal unttuk mencegah covid-19 ini seperti selalu menasehati jamaah untuk tetap selalu waspada terhadap covid-19 ini.</w:t>
      </w:r>
    </w:p>
    <w:p w:rsidR="00A31E5A" w:rsidRPr="00E73E5E" w:rsidRDefault="00A31E5A" w:rsidP="00E73E5E">
      <w:pPr>
        <w:pStyle w:val="ListParagraph"/>
        <w:spacing w:after="0" w:line="240" w:lineRule="auto"/>
        <w:ind w:left="360"/>
        <w:jc w:val="both"/>
        <w:rPr>
          <w:rFonts w:ascii="Times New Roman" w:eastAsia="Times New Roman" w:hAnsi="Times New Roman" w:cs="Times New Roman"/>
          <w:b/>
          <w:sz w:val="24"/>
        </w:rPr>
      </w:pPr>
      <w:r w:rsidRPr="00E73E5E">
        <w:rPr>
          <w:rFonts w:ascii="Times New Roman" w:eastAsia="Times New Roman" w:hAnsi="Times New Roman" w:cs="Times New Roman"/>
          <w:b/>
          <w:sz w:val="24"/>
        </w:rPr>
        <w:t>Hal-hal yang dilakukan tokoh agama dalam mengurangi stigma covid-19</w:t>
      </w:r>
    </w:p>
    <w:p w:rsidR="00A31E5A" w:rsidRDefault="00A31E5A" w:rsidP="00E73E5E">
      <w:pPr>
        <w:pStyle w:val="ListParagraph"/>
        <w:spacing w:after="0" w:line="240" w:lineRule="auto"/>
        <w:ind w:left="360" w:firstLine="630"/>
        <w:jc w:val="both"/>
        <w:rPr>
          <w:rFonts w:ascii="Times New Roman" w:eastAsia="Times New Roman" w:hAnsi="Times New Roman" w:cs="Times New Roman"/>
          <w:sz w:val="24"/>
        </w:rPr>
      </w:pPr>
      <w:r>
        <w:rPr>
          <w:rFonts w:ascii="Times New Roman" w:eastAsia="Times New Roman" w:hAnsi="Times New Roman" w:cs="Times New Roman"/>
          <w:sz w:val="24"/>
        </w:rPr>
        <w:t xml:space="preserve">Dampak dari covid-19 tidak hanya terpaparnya covid-19 bagi seseorang namun juga adanya stigma yang berkembang membuat masyarakat takut ketika sampai stigma tersebut disematkan pada mereka </w:t>
      </w:r>
      <w:r>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DOI":"10.11591/ijphs.v4i3.4731","ISSN":"2252-8806","abstract":"Stigmatization of persons living with HIV (PLWH) did by health professionals including nurses. Stigma was a barrier of nurses to implement nursing care to PLWH patients. The purpose of this study was to make model of reducing stigma among nurses particularly in the hospital, district of Banyuwangi, Indonesia. Design used in this study was analytical observational. The population was all nurses who worked in 4 hospitals in Banyuwangi of Indonesia. Total sample recruited were 77 respondents. Data were collected by questionnaire and analyzed by using &lt;em&gt;Smart &lt;/em&gt;PLS (Partial Least Squares)&lt;em&gt;.&lt;/em&gt; The result showed that stigma existed among nurses particularly on &lt;em&gt;labelling&lt;/em&gt; and &lt;em&gt;stereotyping&lt;/em&gt; to PLWH patient. &lt;em&gt;Transcultural&lt;/em&gt; components had influence to nurses’ stigma on HIV and AIDS patients; there were jobs factor, facilities factor, values factor, and knowledge factor. Stigmatizing attitudes were found among nurses with quite satisfied. It can be concluded to reduce the stigma of nurses by intervening on &lt;em&gt;transcultural&lt;/em&gt; components among other factors affecting jobs factor, facilities factor, values factor and knowledge factor. Further research should apply this model in nursing care.","author":[{"dropping-particle":"","family":"Sismulyanto","given":"Sismulyanto","non-dropping-particle":"","parse-names":false,"suffix":""},{"dropping-particle":"","family":"Supriyanto","given":"S.","non-dropping-particle":"","parse-names":false,"suffix":""},{"dropping-particle":"","family":"Nursalam","given":"Nursalam","non-dropping-particle":"","parse-names":false,"suffix":""}],"container-title":"International Journal of Public Health Science (IJPHS)","id":"ITEM-1","issue":"3","issued":{"date-parts":[["2015"]]},"page":"184","title":"Model to Reduce HIV Related Stigma among Indonesian Nurses","type":"article-journal","volume":"4"},"uris":["http://www.mendeley.com/documents/?uuid=4f68513d-4660-47bc-81b8-912927786676"]}],"mendeley":{"formattedCitation":"(Sismulyanto, Supriyanto, &amp; Nursalam, 2015)","plainTextFormattedCitation":"(Sismulyanto, Supriyanto, &amp; Nursalam, 2015)","previouslyFormattedCitation":"(Sismulyanto et al., 2015)"},"properties":{"noteIndex":0},"schema":"https://github.com/citation-style-language/schema/raw/master/csl-citation.json"}</w:instrText>
      </w:r>
      <w:r>
        <w:rPr>
          <w:rFonts w:ascii="Times New Roman" w:eastAsia="Times New Roman" w:hAnsi="Times New Roman" w:cs="Times New Roman"/>
          <w:sz w:val="24"/>
        </w:rPr>
        <w:fldChar w:fldCharType="separate"/>
      </w:r>
      <w:r w:rsidR="00347A87" w:rsidRPr="00347A87">
        <w:rPr>
          <w:rFonts w:ascii="Times New Roman" w:eastAsia="Times New Roman" w:hAnsi="Times New Roman" w:cs="Times New Roman"/>
          <w:noProof/>
          <w:sz w:val="24"/>
        </w:rPr>
        <w:t>(Sismulyanto, Supriyanto, &amp; Nursalam, 2015)</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Para tokoh agama yang menjadi panutan dan teladan bagi jamaahnya tetntu sangat diharapkan dapat </w:t>
      </w:r>
      <w:r>
        <w:rPr>
          <w:rFonts w:ascii="Times New Roman" w:eastAsia="Times New Roman" w:hAnsi="Times New Roman" w:cs="Times New Roman"/>
          <w:sz w:val="24"/>
        </w:rPr>
        <w:t>meredakan suasana dengan banyak memberikan pencerahan-pencerahan terkait dengan stigma terrsebut. Maka hal-hal yang dilakukan adalah dengan sering menasehati masyarakat yang melakukan stigmatisasi kepada salah sat uwarga atau keluarga. Selain itu tokoh agama juga disetiap ceramahnya selalu menekankan untuk tidak melakukan stigmatisasi (berburuk sangka) karena agama sengat merang hal tersebut. Selain itu tokoh agama juga banyak didatangi oleh warganya yang meminta casehat kaitan dengan adanya stigmatisasi ditengah masyarakat dan hasilnya sangat positif, banyak stigma yang berkembang dapat dicegah atau dikurangi dengan hadirnya tokoh agama menenangkan masyarakat.</w:t>
      </w:r>
    </w:p>
    <w:p w:rsidR="00347A87" w:rsidRPr="00347A87" w:rsidRDefault="00347A87" w:rsidP="00347A87">
      <w:pPr>
        <w:spacing w:after="0" w:line="240" w:lineRule="auto"/>
        <w:ind w:left="360"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Berdasarkan hasil penelitian lain terkait dengan stigma juga menunjukkan adanya bahaya atau ancaman yang sangat besar dari sebuah stigma yang berkembang dimasyarakat, selain itu juga stigma yang muncul dari suatu kejadian dapat mempengaruhi </w:t>
      </w:r>
      <w:proofErr w:type="gramStart"/>
      <w:r>
        <w:rPr>
          <w:rFonts w:ascii="Times New Roman" w:eastAsia="Times New Roman" w:hAnsi="Times New Roman" w:cs="Times New Roman"/>
          <w:sz w:val="24"/>
        </w:rPr>
        <w:t>cara</w:t>
      </w:r>
      <w:proofErr w:type="gramEnd"/>
      <w:r>
        <w:rPr>
          <w:rFonts w:ascii="Times New Roman" w:eastAsia="Times New Roman" w:hAnsi="Times New Roman" w:cs="Times New Roman"/>
          <w:sz w:val="24"/>
        </w:rPr>
        <w:t xml:space="preserve"> penanganan dari seseorang yang terpapar sebuah penyakit. Ada beberapa factor yang menyebabkan dan mempengaruhi stigma seperti factor pekerjaan, fasilitas yang ada, nilai dan faktor pengetahuan seseorang </w:t>
      </w:r>
      <w:r>
        <w:rPr>
          <w:rFonts w:ascii="Times New Roman" w:eastAsia="Times New Roman" w:hAnsi="Times New Roman" w:cs="Times New Roman"/>
          <w:sz w:val="24"/>
        </w:rPr>
        <w:fldChar w:fldCharType="begin" w:fldLock="1"/>
      </w:r>
      <w:r>
        <w:rPr>
          <w:rFonts w:ascii="Times New Roman" w:eastAsia="Times New Roman" w:hAnsi="Times New Roman" w:cs="Times New Roman"/>
          <w:sz w:val="24"/>
        </w:rPr>
        <w:instrText>ADDIN CSL_CITATION {"citationItems":[{"id":"ITEM-1","itemData":{"DOI":"10.11591/ijphs.v4i3.4731","ISSN":"2252-8806","abstract":"Stigmatization of persons living with HIV (PLWH) did by health professionals including nurses. Stigma was a barrier of nurses to implement nursing care to PLWH patients. The purpose of this study was to make model of reducing stigma among nurses particularly in the hospital, district of Banyuwangi, Indonesia. Design used in this study was analytical observational. The population was all nurses who worked in 4 hospitals in Banyuwangi of Indonesia. Total sample recruited were 77 respondents. Data were collected by questionnaire and analyzed by using &lt;em&gt;Smart &lt;/em&gt;PLS (Partial Least Squares)&lt;em&gt;.&lt;/em&gt; The result showed that stigma existed among nurses particularly on &lt;em&gt;labelling&lt;/em&gt; and &lt;em&gt;stereotyping&lt;/em&gt; to PLWH patient. &lt;em&gt;Transcultural&lt;/em&gt; components had influence to nurses’ stigma on HIV and AIDS patients; there were jobs factor, facilities factor, values factor, and knowledge factor. Stigmatizing attitudes were found among nurses with quite satisfied. It can be concluded to reduce the stigma of nurses by intervening on &lt;em&gt;transcultural&lt;/em&gt; components among other factors affecting jobs factor, facilities factor, values factor and knowledge factor. Further research should apply this model in nursing care.","author":[{"dropping-particle":"","family":"Sismulyanto","given":"Sismulyanto","non-dropping-particle":"","parse-names":false,"suffix":""},{"dropping-particle":"","family":"Supriyanto","given":"S.","non-dropping-particle":"","parse-names":false,"suffix":""},{"dropping-particle":"","family":"Nursalam","given":"Nursalam","non-dropping-particle":"","parse-names":false,"suffix":""}],"container-title":"International Journal of Public Health Science (IJPHS)","id":"ITEM-1","issue":"3","issued":{"date-parts":[["2015"]]},"page":"184","title":"Model to Reduce HIV Related Stigma among Indonesian Nurses","type":"article-journal","volume":"4"},"uris":["http://www.mendeley.com/documents/?uuid=4f68513d-4660-47bc-81b8-912927786676"]}],"mendeley":{"formattedCitation":"(Sismulyanto et al., 2015)","plainTextFormattedCitation":"(Sismulyanto et al., 2015)","previouslyFormattedCitation":"(Sismulyanto et al., 2015)"},"properties":{"noteIndex":0},"schema":"https://github.com/citation-style-language/schema/raw/master/csl-citation.json"}</w:instrText>
      </w:r>
      <w:r>
        <w:rPr>
          <w:rFonts w:ascii="Times New Roman" w:eastAsia="Times New Roman" w:hAnsi="Times New Roman" w:cs="Times New Roman"/>
          <w:sz w:val="24"/>
        </w:rPr>
        <w:fldChar w:fldCharType="separate"/>
      </w:r>
      <w:r w:rsidRPr="002769A3">
        <w:rPr>
          <w:rFonts w:ascii="Times New Roman" w:eastAsia="Times New Roman" w:hAnsi="Times New Roman" w:cs="Times New Roman"/>
          <w:noProof/>
          <w:sz w:val="24"/>
        </w:rPr>
        <w:t>(Sismulyanto et al., 2015)</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rsidR="00A31E5A" w:rsidRPr="00F4354D" w:rsidRDefault="00A31E5A" w:rsidP="00E73E5E">
      <w:pPr>
        <w:pStyle w:val="ListParagraph"/>
        <w:spacing w:after="0" w:line="240" w:lineRule="auto"/>
        <w:ind w:left="360"/>
        <w:jc w:val="both"/>
        <w:rPr>
          <w:rFonts w:ascii="Times New Roman" w:eastAsia="Times New Roman" w:hAnsi="Times New Roman" w:cs="Times New Roman"/>
          <w:b/>
          <w:sz w:val="24"/>
        </w:rPr>
      </w:pPr>
      <w:r w:rsidRPr="00F4354D">
        <w:rPr>
          <w:rFonts w:ascii="Times New Roman" w:eastAsia="Times New Roman" w:hAnsi="Times New Roman" w:cs="Times New Roman"/>
          <w:b/>
          <w:sz w:val="24"/>
        </w:rPr>
        <w:t>Bentuk Peran Tokoh</w:t>
      </w:r>
      <w:r w:rsidR="00F4354D">
        <w:rPr>
          <w:rFonts w:ascii="Times New Roman" w:eastAsia="Times New Roman" w:hAnsi="Times New Roman" w:cs="Times New Roman"/>
          <w:b/>
          <w:sz w:val="24"/>
        </w:rPr>
        <w:t xml:space="preserve"> Agama dalam Sebagai </w:t>
      </w:r>
      <w:r w:rsidRPr="00F4354D">
        <w:rPr>
          <w:rFonts w:ascii="Times New Roman" w:eastAsia="Times New Roman" w:hAnsi="Times New Roman" w:cs="Times New Roman"/>
          <w:b/>
          <w:sz w:val="24"/>
        </w:rPr>
        <w:t>Teladan Penerapan Protokol Kesehatan</w:t>
      </w:r>
    </w:p>
    <w:p w:rsidR="00F4354D" w:rsidRDefault="00A31E5A" w:rsidP="00E73E5E">
      <w:pPr>
        <w:pStyle w:val="ListParagraph"/>
        <w:spacing w:after="0" w:line="240" w:lineRule="auto"/>
        <w:ind w:left="360" w:firstLine="540"/>
        <w:jc w:val="both"/>
        <w:rPr>
          <w:rFonts w:ascii="Times New Roman" w:eastAsia="Times New Roman" w:hAnsi="Times New Roman" w:cs="Times New Roman"/>
          <w:sz w:val="24"/>
        </w:rPr>
      </w:pPr>
      <w:r>
        <w:rPr>
          <w:rFonts w:ascii="Times New Roman" w:eastAsia="Times New Roman" w:hAnsi="Times New Roman" w:cs="Times New Roman"/>
          <w:sz w:val="24"/>
        </w:rPr>
        <w:t>Tokoh Agama ditengah masyarakat merupakan seseorang yang memiliki karismatik yang sangat tinggi. Kehadirannya ditengah-tengah masyarakat sering dijadikan sebagai teladan atau panutan dibidang agama karena keilmuan yang dimiliki. Selain itu para tokoh agama tidak hanya dijadikan sebagai teladan dalam hal prilaku beragama, tetapi dalam hal-hal yang sifatnya aktifitas sehari-hari masyarakat sering mejadikan tokoh agama sebagai contoh prilaku bermasyarakat. Dalam hal pencegahan covid-19 tokoh agama juga sering ditunggu tanggapan dan tindakannya yang kemudian diikuti oleh masyarakat. Berikut hal-hal yang dilakukan oleh tokoh agama sebagai bentuk peran dalam pencegahan covid-19.</w:t>
      </w:r>
    </w:p>
    <w:p w:rsidR="00F4354D" w:rsidRDefault="00A31E5A" w:rsidP="00E73E5E">
      <w:pPr>
        <w:pStyle w:val="ListParagraph"/>
        <w:spacing w:after="0" w:line="240" w:lineRule="auto"/>
        <w:ind w:left="360" w:firstLine="540"/>
        <w:jc w:val="both"/>
        <w:rPr>
          <w:rFonts w:ascii="Times New Roman" w:eastAsia="Times New Roman" w:hAnsi="Times New Roman" w:cs="Times New Roman"/>
          <w:sz w:val="24"/>
        </w:rPr>
      </w:pPr>
      <w:r w:rsidRPr="00F4354D">
        <w:rPr>
          <w:rFonts w:ascii="Times New Roman" w:eastAsia="Times New Roman" w:hAnsi="Times New Roman" w:cs="Times New Roman"/>
          <w:sz w:val="24"/>
        </w:rPr>
        <w:t xml:space="preserve">Tugas tokoh agama sebagai penyebar agama </w:t>
      </w:r>
      <w:proofErr w:type="gramStart"/>
      <w:r w:rsidRPr="00F4354D">
        <w:rPr>
          <w:rFonts w:ascii="Times New Roman" w:eastAsia="Times New Roman" w:hAnsi="Times New Roman" w:cs="Times New Roman"/>
          <w:sz w:val="24"/>
        </w:rPr>
        <w:t>islam</w:t>
      </w:r>
      <w:proofErr w:type="gramEnd"/>
      <w:r w:rsidRPr="00F4354D">
        <w:rPr>
          <w:rFonts w:ascii="Times New Roman" w:eastAsia="Times New Roman" w:hAnsi="Times New Roman" w:cs="Times New Roman"/>
          <w:sz w:val="24"/>
        </w:rPr>
        <w:t xml:space="preserve"> sudah sangat melekat di masyarakat. </w:t>
      </w:r>
      <w:r w:rsidRPr="00F4354D">
        <w:rPr>
          <w:rFonts w:ascii="Times New Roman" w:eastAsia="Times New Roman" w:hAnsi="Times New Roman" w:cs="Times New Roman"/>
          <w:sz w:val="24"/>
        </w:rPr>
        <w:lastRenderedPageBreak/>
        <w:t xml:space="preserve">Bahkan karena dipercayanya tokoh agama tersebut terkadang sering juga tokoh agama menyampaikan hal lain diluar konteks agama </w:t>
      </w:r>
      <w:proofErr w:type="gramStart"/>
      <w:r w:rsidRPr="00F4354D">
        <w:rPr>
          <w:rFonts w:ascii="Times New Roman" w:eastAsia="Times New Roman" w:hAnsi="Times New Roman" w:cs="Times New Roman"/>
          <w:sz w:val="24"/>
        </w:rPr>
        <w:t>islam</w:t>
      </w:r>
      <w:proofErr w:type="gramEnd"/>
      <w:r w:rsidRPr="00F4354D">
        <w:rPr>
          <w:rFonts w:ascii="Times New Roman" w:eastAsia="Times New Roman" w:hAnsi="Times New Roman" w:cs="Times New Roman"/>
          <w:sz w:val="24"/>
        </w:rPr>
        <w:t xml:space="preserve"> didalam ceramahnya dan itu juga sangat diterima oleh masyarakat. </w:t>
      </w:r>
    </w:p>
    <w:p w:rsidR="00F4354D" w:rsidRDefault="00A31E5A" w:rsidP="00E73E5E">
      <w:pPr>
        <w:pStyle w:val="ListParagraph"/>
        <w:spacing w:after="0" w:line="240" w:lineRule="auto"/>
        <w:ind w:left="360" w:firstLine="540"/>
        <w:jc w:val="both"/>
        <w:rPr>
          <w:rFonts w:ascii="Times New Roman" w:eastAsia="Times New Roman" w:hAnsi="Times New Roman" w:cs="Times New Roman"/>
          <w:sz w:val="24"/>
        </w:rPr>
      </w:pPr>
      <w:r w:rsidRPr="00F4354D">
        <w:rPr>
          <w:rFonts w:ascii="Times New Roman" w:eastAsia="Times New Roman" w:hAnsi="Times New Roman" w:cs="Times New Roman"/>
          <w:sz w:val="24"/>
        </w:rPr>
        <w:t xml:space="preserve">Para tokoh agama yang menjadi informan sangat memanfaatkan waktu dan kesempatan yang ada. Ketika menghadiri sebuah acara tokoh agama selalu meluangkan diri disisa waktu yang ada untuk menyampaikan tentang perkembangan covid-19 dan menghimbau jamaah atau masyarakat untuk waspada dan menjaga diri dengan </w:t>
      </w:r>
      <w:proofErr w:type="gramStart"/>
      <w:r w:rsidRPr="00F4354D">
        <w:rPr>
          <w:rFonts w:ascii="Times New Roman" w:eastAsia="Times New Roman" w:hAnsi="Times New Roman" w:cs="Times New Roman"/>
          <w:sz w:val="24"/>
        </w:rPr>
        <w:t>cara</w:t>
      </w:r>
      <w:proofErr w:type="gramEnd"/>
      <w:r w:rsidRPr="00F4354D">
        <w:rPr>
          <w:rFonts w:ascii="Times New Roman" w:eastAsia="Times New Roman" w:hAnsi="Times New Roman" w:cs="Times New Roman"/>
          <w:sz w:val="24"/>
        </w:rPr>
        <w:t xml:space="preserve"> mengikuti anjuran pemerintah dalam hal menerapkan protokol kesehatan.</w:t>
      </w:r>
    </w:p>
    <w:p w:rsidR="00F4354D" w:rsidRDefault="00F4354D" w:rsidP="00E73E5E">
      <w:pPr>
        <w:pStyle w:val="ListParagraph"/>
        <w:spacing w:after="0" w:line="240" w:lineRule="auto"/>
        <w:ind w:left="360" w:firstLine="540"/>
        <w:jc w:val="both"/>
        <w:rPr>
          <w:rFonts w:ascii="Times New Roman" w:eastAsia="Times New Roman" w:hAnsi="Times New Roman" w:cs="Times New Roman"/>
          <w:sz w:val="24"/>
        </w:rPr>
      </w:pPr>
      <w:r>
        <w:rPr>
          <w:rFonts w:ascii="Times New Roman" w:eastAsia="Times New Roman" w:hAnsi="Times New Roman" w:cs="Times New Roman"/>
          <w:sz w:val="24"/>
        </w:rPr>
        <w:t>T</w:t>
      </w:r>
      <w:r w:rsidR="00A31E5A" w:rsidRPr="00F4354D">
        <w:rPr>
          <w:rFonts w:ascii="Times New Roman" w:eastAsia="Times New Roman" w:hAnsi="Times New Roman" w:cs="Times New Roman"/>
          <w:sz w:val="24"/>
        </w:rPr>
        <w:t xml:space="preserve">okoh agama sangat berperan dalam memutus rantai penyebaran covid-19. Perannya yang sangat vital di masyarakat serta arahan-arahannya yang sangat didengar oleh masyarakat sangat membantu didalam memutus penyebaran covid-19. Banyak warga yang semula tidak mengindahkan himbauan dari pemerintah namun setelah mendengar arahan dari tokoh agama berubah menjadi sangat patuh terhadap protokol kesehatan. Bahkan mereka menjadi pegiat dalam meneruskan informasi terkait bahaya covid-19 dan perapan prtokol kesehatan kepada keluarga dan masyarakat lainnya </w:t>
      </w:r>
      <w:r w:rsidR="00A31E5A" w:rsidRPr="00F4354D">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DOI":"10.14421/lijid.v3i1.2224","ISSN":"2621-6582","abstract":"Information transmission takes an important role in overcoming the covid-19 pandemic. This role is carried out by various parties, including religious leaders. Religious leaders who have charismatic figures, have a special powers that can influence many actions of the people who become their communities. Messages which delivered by religious leaders have a tendency to be followed both the substance of good and bad messages. Therefore, this study aims to explore the responses of religious leaders in online media. To achieve this goal, this research uses descriptive-analysis method by Anthony Giddens about structuration approach. This paper concludes that a role of religious leaders in dealing with covid-19 plays the role as a shock absorber to other people (motivator), the pandemic information mouthpiece (communicator), and the role model (idol). Their role of religious leaders in preventing covid-19 increasingly strengthens a social hierarchy it has in patron-client relations. This form of relationship makes religious leaders to maximize their potential charismatic leadership. It makes our research further strengthen other research on an influence of religious leaders in the formation of social action.","author":[{"dropping-particle":"","family":"Nurul Aula","given":"Siti Khodijah","non-dropping-particle":"","parse-names":false,"suffix":""}],"container-title":"Living Islam: Journal of Islamic Discourses","id":"ITEM-1","issue":"1","issued":{"date-parts":[["2020"]]},"page":"125","title":"Peran Tokoh Agama Dalam Memutus Rantai Pandemi Covid-19 Di Media Online Indonesia","type":"article-journal","volume":"3"},"uris":["http://www.mendeley.com/documents/?uuid=7ffed273-ca29-4735-a8d7-581facf34651"]}],"mendeley":{"formattedCitation":"(Nurul Aula, 2020)","plainTextFormattedCitation":"(Nurul Aula, 2020)","previouslyFormattedCitation":"(Nurul Aula, 2020)"},"properties":{"noteIndex":0},"schema":"https://github.com/citation-style-language/schema/raw/master/csl-citation.json"}</w:instrText>
      </w:r>
      <w:r w:rsidR="00A31E5A" w:rsidRPr="00F4354D">
        <w:rPr>
          <w:rFonts w:ascii="Times New Roman" w:eastAsia="Times New Roman" w:hAnsi="Times New Roman" w:cs="Times New Roman"/>
          <w:sz w:val="24"/>
        </w:rPr>
        <w:fldChar w:fldCharType="separate"/>
      </w:r>
      <w:r w:rsidR="00A31E5A" w:rsidRPr="00F4354D">
        <w:rPr>
          <w:rFonts w:ascii="Times New Roman" w:eastAsia="Times New Roman" w:hAnsi="Times New Roman" w:cs="Times New Roman"/>
          <w:noProof/>
          <w:sz w:val="24"/>
        </w:rPr>
        <w:t>(Nurul Aula, 2020)</w:t>
      </w:r>
      <w:r w:rsidR="00A31E5A" w:rsidRPr="00F4354D">
        <w:rPr>
          <w:rFonts w:ascii="Times New Roman" w:eastAsia="Times New Roman" w:hAnsi="Times New Roman" w:cs="Times New Roman"/>
          <w:sz w:val="24"/>
        </w:rPr>
        <w:fldChar w:fldCharType="end"/>
      </w:r>
      <w:r w:rsidR="00A31E5A" w:rsidRPr="00F4354D">
        <w:rPr>
          <w:rFonts w:ascii="Times New Roman" w:eastAsia="Times New Roman" w:hAnsi="Times New Roman" w:cs="Times New Roman"/>
          <w:sz w:val="24"/>
        </w:rPr>
        <w:t>.</w:t>
      </w:r>
    </w:p>
    <w:p w:rsidR="00F4354D" w:rsidRDefault="00A31E5A" w:rsidP="00E73E5E">
      <w:pPr>
        <w:pStyle w:val="ListParagraph"/>
        <w:spacing w:after="0" w:line="240" w:lineRule="auto"/>
        <w:ind w:left="360" w:firstLine="540"/>
        <w:jc w:val="both"/>
        <w:rPr>
          <w:rFonts w:ascii="Times New Roman" w:eastAsia="Times New Roman" w:hAnsi="Times New Roman" w:cs="Times New Roman"/>
          <w:sz w:val="24"/>
        </w:rPr>
      </w:pPr>
      <w:r w:rsidRPr="00F4354D">
        <w:rPr>
          <w:rFonts w:ascii="Times New Roman" w:eastAsia="Times New Roman" w:hAnsi="Times New Roman" w:cs="Times New Roman"/>
          <w:sz w:val="24"/>
        </w:rPr>
        <w:t xml:space="preserve">Dalam konteks penelitian ini yang melibatkan peran tokoh agama dalam pencegahan covid-19 yang melanda hampir seluruh dunia tanpa terkecuali Negara Kesatuan Republik Indonesia serta daerah-daerah yang menjadi bagian dari NKRI. Setiap kebijakan yang diambil oleh pemerintah melalui Tim Satgas Covid-19 selalu mengajak para tokoh agama agar dapat mempermudah menjalankan kebijakan tersebut, namun fakta dilapangan terkadang berbeda dikarenakan konsep-konsep ketaqwaan dihadapkan langsung dengan aturan-aturan yang dibuat oleh pemerintah melalui </w:t>
      </w:r>
      <w:proofErr w:type="gramStart"/>
      <w:r w:rsidRPr="00F4354D">
        <w:rPr>
          <w:rFonts w:ascii="Times New Roman" w:eastAsia="Times New Roman" w:hAnsi="Times New Roman" w:cs="Times New Roman"/>
          <w:sz w:val="24"/>
        </w:rPr>
        <w:t>tim</w:t>
      </w:r>
      <w:proofErr w:type="gramEnd"/>
      <w:r w:rsidRPr="00F4354D">
        <w:rPr>
          <w:rFonts w:ascii="Times New Roman" w:eastAsia="Times New Roman" w:hAnsi="Times New Roman" w:cs="Times New Roman"/>
          <w:sz w:val="24"/>
        </w:rPr>
        <w:t xml:space="preserve"> satgas dalam hal pencegahan penyebaran covid-19. Seperti contoh misalkan pemerintah mengeluarkan kebijakan bahwa untuk mencegah covid-19 maka harus dilakukan</w:t>
      </w:r>
      <w:r w:rsidRPr="00F4354D">
        <w:rPr>
          <w:rFonts w:ascii="Times New Roman" w:eastAsia="Times New Roman" w:hAnsi="Times New Roman" w:cs="Times New Roman"/>
          <w:i/>
          <w:sz w:val="24"/>
        </w:rPr>
        <w:t xml:space="preserve"> Phisycal Distancing, </w:t>
      </w:r>
      <w:r w:rsidRPr="00F4354D">
        <w:rPr>
          <w:rFonts w:ascii="Times New Roman" w:eastAsia="Times New Roman" w:hAnsi="Times New Roman" w:cs="Times New Roman"/>
          <w:sz w:val="24"/>
        </w:rPr>
        <w:t xml:space="preserve">kebijakan ini dianggap oleh sebagian tokoh agama sebagai suatu aturan yang berlebihan karena adanya rasa </w:t>
      </w:r>
      <w:r w:rsidRPr="00F4354D">
        <w:rPr>
          <w:rFonts w:ascii="Times New Roman" w:eastAsia="Times New Roman" w:hAnsi="Times New Roman" w:cs="Times New Roman"/>
          <w:sz w:val="24"/>
        </w:rPr>
        <w:t xml:space="preserve">takut terhadap penyakit yang diciptakan oleh Allah, sementara dalam hal beragama rasa takut yang patut dimiliki hanyalah rasa takut kepada Allah SWT. </w:t>
      </w:r>
    </w:p>
    <w:p w:rsidR="00F4354D" w:rsidRDefault="00A31E5A" w:rsidP="00E73E5E">
      <w:pPr>
        <w:pStyle w:val="ListParagraph"/>
        <w:spacing w:after="0" w:line="240" w:lineRule="auto"/>
        <w:ind w:left="360" w:firstLine="540"/>
        <w:jc w:val="both"/>
        <w:rPr>
          <w:rFonts w:ascii="Times New Roman" w:eastAsia="Times New Roman" w:hAnsi="Times New Roman" w:cs="Times New Roman"/>
          <w:sz w:val="24"/>
        </w:rPr>
      </w:pPr>
      <w:r w:rsidRPr="00F4354D">
        <w:rPr>
          <w:rFonts w:ascii="Times New Roman" w:eastAsia="Times New Roman" w:hAnsi="Times New Roman" w:cs="Times New Roman"/>
          <w:sz w:val="24"/>
        </w:rPr>
        <w:t>Berdasarkan penelitian yang telah kami lakukan terhadap para informan yang merupakan tokoh agama, dalam hal perannya mengenai pencegahan covid-19 sangat besar. Para tokoh agama mengambil peran sebagai garda terdepan sebagai peyambung lidah dari tim satgas covid-19 atau pemerintah yang selalu memberikan tausiah (ceramah) yang bersifat ajakan kepada para jamaah untuk selalu mematuhi protokol kesehatan seperti menggunakan masker, mencuci tangan dengan sabun, bahkan termasuk juga mandi setiap selesai melakukan aktifitas diluar rumah, termasuk juga himbauan untuk tidak mengadakan keramaian atau larangan berkumpul.</w:t>
      </w:r>
    </w:p>
    <w:p w:rsidR="00F4354D" w:rsidRDefault="00A31E5A" w:rsidP="00E73E5E">
      <w:pPr>
        <w:pStyle w:val="ListParagraph"/>
        <w:spacing w:after="0" w:line="240" w:lineRule="auto"/>
        <w:ind w:left="360" w:firstLine="540"/>
        <w:jc w:val="both"/>
        <w:rPr>
          <w:rFonts w:ascii="Times New Roman" w:eastAsia="Times New Roman" w:hAnsi="Times New Roman" w:cs="Times New Roman"/>
          <w:sz w:val="24"/>
        </w:rPr>
      </w:pPr>
      <w:r w:rsidRPr="00F4354D">
        <w:rPr>
          <w:rFonts w:ascii="Times New Roman" w:eastAsia="Times New Roman" w:hAnsi="Times New Roman" w:cs="Times New Roman"/>
          <w:sz w:val="24"/>
        </w:rPr>
        <w:t xml:space="preserve"> Dari beberapa hal yang dilakukan oleh tokoh agama tersebut menunjukkan bahwa para tokoh agama tidak tinggal diam dalam hal pencegahan covid-19, bahkan disetiap kesempatan para tokoh agama tidak hanya mengajak masyarakat secara lisan saja, tetapi langsung memberikan contoh nyata terkait pencegahan covid-19 seperti selalu menggunakan masker setiap menghadiri acara atau undangan dari masyarakat dan para jamaah. Selain itu di area rumah atau pondok para tokoh agama terlihat beberapa tempat cuci tangan yang dilengkapi dengan sabun, hal ini tentu untuk memudahkan setiap orang yang datang agar dapat dengan mudah mencuci tangan sebagai bentuk penerapan protokol kesehatan demi menjaga diri dan sebagai bentuk pencegahan covid-19.</w:t>
      </w:r>
    </w:p>
    <w:p w:rsidR="00F4354D" w:rsidRDefault="00A31E5A" w:rsidP="00E73E5E">
      <w:pPr>
        <w:pStyle w:val="ListParagraph"/>
        <w:spacing w:after="0" w:line="240" w:lineRule="auto"/>
        <w:ind w:left="360" w:firstLine="540"/>
        <w:jc w:val="both"/>
        <w:rPr>
          <w:rFonts w:ascii="Times New Roman" w:eastAsia="Times New Roman" w:hAnsi="Times New Roman" w:cs="Times New Roman"/>
          <w:sz w:val="24"/>
        </w:rPr>
      </w:pPr>
      <w:r w:rsidRPr="00F4354D">
        <w:rPr>
          <w:rFonts w:ascii="Times New Roman" w:eastAsia="Times New Roman" w:hAnsi="Times New Roman" w:cs="Times New Roman"/>
          <w:sz w:val="24"/>
        </w:rPr>
        <w:t xml:space="preserve">Tokoh agama mampu memberikan perubahan besar terhadap kondisi sosial masyarakat. Mereka mampu menggeser tindakan masyarakat kearah tindakan yang mereka kehendaki. Faktor yang menyebabkan keberhasilan yang diinginkan oleh tokoh agama selain disebabkan kepatuhan adalah kemampuan para tokoh agama didalam menjelaskan persoalan-persoalan yang rumit bagi masyarakat menjadi lebih mudah. Kemampuan komunikasi ini menjadi nilai lebih bagi tokoh agama untuk </w:t>
      </w:r>
      <w:r w:rsidRPr="00F4354D">
        <w:rPr>
          <w:rFonts w:ascii="Times New Roman" w:eastAsia="Times New Roman" w:hAnsi="Times New Roman" w:cs="Times New Roman"/>
          <w:sz w:val="24"/>
        </w:rPr>
        <w:lastRenderedPageBreak/>
        <w:t>mempen garuhi kesadaran masyarakat agar dapat melakukan hal yang diperintahkan. Kemampuan ini membuktikan bahwa tokoh agama merupakan elemen penting dalam merubah kesadaran masyarakat sesuai dengan tujuan yang diinginkan.</w:t>
      </w:r>
    </w:p>
    <w:p w:rsidR="00F4354D" w:rsidRDefault="00A31E5A" w:rsidP="00E73E5E">
      <w:pPr>
        <w:pStyle w:val="ListParagraph"/>
        <w:spacing w:after="0" w:line="240" w:lineRule="auto"/>
        <w:ind w:left="360" w:firstLine="540"/>
        <w:jc w:val="both"/>
        <w:rPr>
          <w:rFonts w:ascii="Times New Roman" w:eastAsia="Times New Roman" w:hAnsi="Times New Roman" w:cs="Times New Roman"/>
          <w:sz w:val="24"/>
        </w:rPr>
      </w:pPr>
      <w:r w:rsidRPr="00F4354D">
        <w:rPr>
          <w:rFonts w:ascii="Times New Roman" w:eastAsia="Times New Roman" w:hAnsi="Times New Roman" w:cs="Times New Roman"/>
          <w:sz w:val="24"/>
        </w:rPr>
        <w:t xml:space="preserve">Hal inilah yang membuat Pemerintah Daerah melalui </w:t>
      </w:r>
      <w:proofErr w:type="gramStart"/>
      <w:r w:rsidRPr="00F4354D">
        <w:rPr>
          <w:rFonts w:ascii="Times New Roman" w:eastAsia="Times New Roman" w:hAnsi="Times New Roman" w:cs="Times New Roman"/>
          <w:sz w:val="24"/>
        </w:rPr>
        <w:t>tim</w:t>
      </w:r>
      <w:proofErr w:type="gramEnd"/>
      <w:r w:rsidRPr="00F4354D">
        <w:rPr>
          <w:rFonts w:ascii="Times New Roman" w:eastAsia="Times New Roman" w:hAnsi="Times New Roman" w:cs="Times New Roman"/>
          <w:sz w:val="24"/>
        </w:rPr>
        <w:t xml:space="preserve"> Satgas Covid-19 selalu melibatkan tokoh agama dalam setiap kegiatan sosialisasi, promosi dan preventif pencegahan covid-19 bahkan tokoh agama dimasukkan menjadi tim satgas covid-19 baik ditingkat Kabupaten, kecamatan, maupun desa disetiap wilayah di Kabupaten Lombok Barat. Walaupun tokoh agama tidak menjadi ujung tombak pencegahan covid-19 tetapi paling tidak dengan keberadaan tokoh agama didalam </w:t>
      </w:r>
      <w:proofErr w:type="gramStart"/>
      <w:r w:rsidRPr="00F4354D">
        <w:rPr>
          <w:rFonts w:ascii="Times New Roman" w:eastAsia="Times New Roman" w:hAnsi="Times New Roman" w:cs="Times New Roman"/>
          <w:sz w:val="24"/>
        </w:rPr>
        <w:t>tim</w:t>
      </w:r>
      <w:proofErr w:type="gramEnd"/>
      <w:r w:rsidRPr="00F4354D">
        <w:rPr>
          <w:rFonts w:ascii="Times New Roman" w:eastAsia="Times New Roman" w:hAnsi="Times New Roman" w:cs="Times New Roman"/>
          <w:sz w:val="24"/>
        </w:rPr>
        <w:t xml:space="preserve"> satgas, ada rasa ketenangan yang didapat sehingga sangat membawa pengaruh positif disetiap kegiatan-kegiatannya.</w:t>
      </w:r>
    </w:p>
    <w:p w:rsidR="00F4354D" w:rsidRDefault="00A31E5A" w:rsidP="00E73E5E">
      <w:pPr>
        <w:pStyle w:val="ListParagraph"/>
        <w:spacing w:after="0" w:line="240" w:lineRule="auto"/>
        <w:ind w:left="360" w:firstLine="540"/>
        <w:jc w:val="both"/>
        <w:rPr>
          <w:rFonts w:ascii="Times New Roman" w:eastAsia="Times New Roman" w:hAnsi="Times New Roman" w:cs="Times New Roman"/>
          <w:sz w:val="24"/>
        </w:rPr>
      </w:pPr>
      <w:r w:rsidRPr="00F4354D">
        <w:rPr>
          <w:rFonts w:ascii="Times New Roman" w:eastAsia="Times New Roman" w:hAnsi="Times New Roman" w:cs="Times New Roman"/>
          <w:sz w:val="24"/>
        </w:rPr>
        <w:t xml:space="preserve">Tokoh agama merupakan sejumlah orang yang karena pengaruhnya sangat luas dan besar dalam masyarakat muslim baik pengetahuannya, perjuangannya menegakkan syariat islam, prilaku yang baik dan diteladani maupun kharismatik yang membuat sangat disegani dimasyarakat </w:t>
      </w:r>
      <w:r w:rsidRPr="00F4354D">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author":[{"dropping-particle":"bin","family":"Malik","given":"nabi","non-dropping-particle":"","parse-names":false,"suffix":""}],"id":"ITEM-1","issued":{"date-parts":[["1994"]]},"publisher":"mizan","publisher-place":"bandung","title":"membangun dunia baru islam","type":"book"},"uris":["http://www.mendeley.com/documents/?uuid=9e944410-a3a3-4d91-a806-695136468aa7"]}],"mendeley":{"formattedCitation":"(Malik, 1994)","plainTextFormattedCitation":"(Malik, 1994)","previouslyFormattedCitation":"(Malik, 1994)"},"properties":{"noteIndex":0},"schema":"https://github.com/citation-style-language/schema/raw/master/csl-citation.json"}</w:instrText>
      </w:r>
      <w:r w:rsidRPr="00F4354D">
        <w:rPr>
          <w:rFonts w:ascii="Times New Roman" w:eastAsia="Times New Roman" w:hAnsi="Times New Roman" w:cs="Times New Roman"/>
          <w:sz w:val="24"/>
        </w:rPr>
        <w:fldChar w:fldCharType="separate"/>
      </w:r>
      <w:r w:rsidRPr="00F4354D">
        <w:rPr>
          <w:rFonts w:ascii="Times New Roman" w:eastAsia="Times New Roman" w:hAnsi="Times New Roman" w:cs="Times New Roman"/>
          <w:noProof/>
          <w:sz w:val="24"/>
        </w:rPr>
        <w:t>(Malik, 1994)</w:t>
      </w:r>
      <w:r w:rsidRPr="00F4354D">
        <w:rPr>
          <w:rFonts w:ascii="Times New Roman" w:eastAsia="Times New Roman" w:hAnsi="Times New Roman" w:cs="Times New Roman"/>
          <w:sz w:val="24"/>
        </w:rPr>
        <w:fldChar w:fldCharType="end"/>
      </w:r>
      <w:r w:rsidRPr="00F4354D">
        <w:rPr>
          <w:rFonts w:ascii="Times New Roman" w:eastAsia="Times New Roman" w:hAnsi="Times New Roman" w:cs="Times New Roman"/>
          <w:sz w:val="24"/>
        </w:rPr>
        <w:t>.</w:t>
      </w:r>
    </w:p>
    <w:p w:rsidR="00F4354D" w:rsidRDefault="00A31E5A" w:rsidP="00E73E5E">
      <w:pPr>
        <w:pStyle w:val="ListParagraph"/>
        <w:spacing w:after="0" w:line="240" w:lineRule="auto"/>
        <w:ind w:left="360" w:firstLine="540"/>
        <w:jc w:val="both"/>
        <w:rPr>
          <w:rFonts w:ascii="Times New Roman" w:eastAsia="Times New Roman" w:hAnsi="Times New Roman" w:cs="Times New Roman"/>
          <w:sz w:val="24"/>
        </w:rPr>
      </w:pPr>
      <w:r w:rsidRPr="00F4354D">
        <w:rPr>
          <w:rFonts w:ascii="Times New Roman" w:eastAsia="Times New Roman" w:hAnsi="Times New Roman" w:cs="Times New Roman"/>
          <w:sz w:val="24"/>
        </w:rPr>
        <w:t>Peran (</w:t>
      </w:r>
      <w:r w:rsidRPr="00F4354D">
        <w:rPr>
          <w:rFonts w:ascii="Times New Roman" w:eastAsia="Times New Roman" w:hAnsi="Times New Roman" w:cs="Times New Roman"/>
          <w:i/>
          <w:sz w:val="24"/>
        </w:rPr>
        <w:t>role</w:t>
      </w:r>
      <w:r w:rsidRPr="00F4354D">
        <w:rPr>
          <w:rFonts w:ascii="Times New Roman" w:eastAsia="Times New Roman" w:hAnsi="Times New Roman" w:cs="Times New Roman"/>
          <w:sz w:val="24"/>
        </w:rPr>
        <w:t xml:space="preserve">) merupakan aspek yang dinamis dari kedudukan (status), artinya seseorang yang elah menjalankan hak-hak dan kewajibannya sesuai dengan kedudukannya maka seseorang tersebut telah melaksanakan suatu peran. Keduanya tidak dapat dipisahkan karena satu dengan yang lain saling ketergantungan, sehingga Tokoh Agama </w:t>
      </w:r>
      <w:proofErr w:type="gramStart"/>
      <w:r w:rsidRPr="00F4354D">
        <w:rPr>
          <w:rFonts w:ascii="Times New Roman" w:eastAsia="Times New Roman" w:hAnsi="Times New Roman" w:cs="Times New Roman"/>
          <w:sz w:val="24"/>
        </w:rPr>
        <w:t>akan</w:t>
      </w:r>
      <w:proofErr w:type="gramEnd"/>
      <w:r w:rsidRPr="00F4354D">
        <w:rPr>
          <w:rFonts w:ascii="Times New Roman" w:eastAsia="Times New Roman" w:hAnsi="Times New Roman" w:cs="Times New Roman"/>
          <w:sz w:val="24"/>
        </w:rPr>
        <w:t xml:space="preserve"> dapat berperan jika kedudukannya dimasyarakat mendapat pengakuan. Peran tokoh agama sangat penting karena dapat mengatur prilaku seseorang, disamping itu peran dapat menyebabkan seseorang menyesuaikan prilakunya sendiri dengan prilaku masyarakat disekitarnya </w:t>
      </w:r>
      <w:r w:rsidRPr="00F4354D">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author":[{"dropping-particle":"","family":"Dwi","given":"j narwoko","non-dropping-particle":"","parse-names":false,"suffix":""}],"id":"ITEM-1","issued":{"date-parts":[["1982"]]},"publisher":"pt. bina ilmu","publisher-place":"surabaya","title":"pssikologi sosial","type":"book"},"uris":["http://www.mendeley.com/documents/?uuid=38f5d4b7-f770-4a0d-8872-1844ef78d40b"]}],"mendeley":{"formattedCitation":"(Dwi, 1982)","plainTextFormattedCitation":"(Dwi, 1982)","previouslyFormattedCitation":"(Dwi, 1982)"},"properties":{"noteIndex":0},"schema":"https://github.com/citation-style-language/schema/raw/master/csl-citation.json"}</w:instrText>
      </w:r>
      <w:r w:rsidRPr="00F4354D">
        <w:rPr>
          <w:rFonts w:ascii="Times New Roman" w:eastAsia="Times New Roman" w:hAnsi="Times New Roman" w:cs="Times New Roman"/>
          <w:sz w:val="24"/>
        </w:rPr>
        <w:fldChar w:fldCharType="separate"/>
      </w:r>
      <w:r w:rsidRPr="00F4354D">
        <w:rPr>
          <w:rFonts w:ascii="Times New Roman" w:eastAsia="Times New Roman" w:hAnsi="Times New Roman" w:cs="Times New Roman"/>
          <w:noProof/>
          <w:sz w:val="24"/>
        </w:rPr>
        <w:t>(Dwi, 1982)</w:t>
      </w:r>
      <w:r w:rsidRPr="00F4354D">
        <w:rPr>
          <w:rFonts w:ascii="Times New Roman" w:eastAsia="Times New Roman" w:hAnsi="Times New Roman" w:cs="Times New Roman"/>
          <w:sz w:val="24"/>
        </w:rPr>
        <w:fldChar w:fldCharType="end"/>
      </w:r>
      <w:r w:rsidRPr="00F4354D">
        <w:rPr>
          <w:rFonts w:ascii="Times New Roman" w:eastAsia="Times New Roman" w:hAnsi="Times New Roman" w:cs="Times New Roman"/>
          <w:sz w:val="24"/>
        </w:rPr>
        <w:t xml:space="preserve">. </w:t>
      </w:r>
    </w:p>
    <w:p w:rsidR="00F4354D" w:rsidRDefault="00A31E5A" w:rsidP="00E73E5E">
      <w:pPr>
        <w:pStyle w:val="ListParagraph"/>
        <w:spacing w:after="0" w:line="240" w:lineRule="auto"/>
        <w:ind w:left="360" w:firstLine="540"/>
        <w:jc w:val="both"/>
        <w:rPr>
          <w:rFonts w:ascii="Times New Roman" w:eastAsia="Times New Roman" w:hAnsi="Times New Roman" w:cs="Times New Roman"/>
          <w:sz w:val="24"/>
        </w:rPr>
      </w:pPr>
      <w:proofErr w:type="gramStart"/>
      <w:r w:rsidRPr="00F4354D">
        <w:rPr>
          <w:rFonts w:ascii="Times New Roman" w:eastAsia="Times New Roman" w:hAnsi="Times New Roman" w:cs="Times New Roman"/>
          <w:sz w:val="24"/>
        </w:rPr>
        <w:t xml:space="preserve">Berdasarkan hasil penelitian yang dilakukan, tokoh agama dalam mencegah covid-19 sangat memiliki peran yang besar dan telah dilakukan dengan berbagai cara, namun </w:t>
      </w:r>
      <w:r w:rsidRPr="00F4354D">
        <w:rPr>
          <w:rFonts w:ascii="Times New Roman" w:eastAsia="Times New Roman" w:hAnsi="Times New Roman" w:cs="Times New Roman"/>
          <w:sz w:val="24"/>
        </w:rPr>
        <w:t>kemudian ada hal yang berbeda dari peran tokoh agama tersebut disaat ada himbauan dari tim satgas covid-19 tentang himbauan untuk tidak mengadakan sholat Jum’at maupun ibadah-ibadah seperti biasa di masjid karena dikhawatirkan dapat mengundang kerumunan atau keramaian sehingga penyebaran covid-19 semakin meluas, disini para tokoh agama justru menentang himbauan ini dan tetap melakukan sholat jumat di masjid, sebagian besar masjid di kampung-kampung yang ada di Kecamatan Gunungsari tetap melakukan sholat jum’at.</w:t>
      </w:r>
      <w:proofErr w:type="gramEnd"/>
      <w:r w:rsidRPr="00F4354D">
        <w:rPr>
          <w:rFonts w:ascii="Times New Roman" w:eastAsia="Times New Roman" w:hAnsi="Times New Roman" w:cs="Times New Roman"/>
          <w:sz w:val="24"/>
        </w:rPr>
        <w:t xml:space="preserve"> Hal ini dilakukan tentu atas dasar arahan dari tokoh agama itu sendiri, karena tokoh agama berfikiran bahwa semua orang yang </w:t>
      </w:r>
      <w:proofErr w:type="gramStart"/>
      <w:r w:rsidRPr="00F4354D">
        <w:rPr>
          <w:rFonts w:ascii="Times New Roman" w:eastAsia="Times New Roman" w:hAnsi="Times New Roman" w:cs="Times New Roman"/>
          <w:sz w:val="24"/>
        </w:rPr>
        <w:t>akan</w:t>
      </w:r>
      <w:proofErr w:type="gramEnd"/>
      <w:r w:rsidRPr="00F4354D">
        <w:rPr>
          <w:rFonts w:ascii="Times New Roman" w:eastAsia="Times New Roman" w:hAnsi="Times New Roman" w:cs="Times New Roman"/>
          <w:sz w:val="24"/>
        </w:rPr>
        <w:t xml:space="preserve"> melaksanakan sholat jum’at pasti membersihkan diri terlebih dahulu yang artinya secara kebersihan pasti sangat terjaga terlebih juga dihimbau kepada semua jamaah untuk menggunakan masker sehingga penyebaran covid-19 dapat ditekan dan tidak ada terjadi kluster sholat jumat.</w:t>
      </w:r>
    </w:p>
    <w:p w:rsidR="00F4354D" w:rsidRDefault="00A31E5A" w:rsidP="00E73E5E">
      <w:pPr>
        <w:pStyle w:val="ListParagraph"/>
        <w:spacing w:after="0" w:line="240" w:lineRule="auto"/>
        <w:ind w:left="360" w:firstLine="540"/>
        <w:jc w:val="both"/>
        <w:rPr>
          <w:rFonts w:ascii="Times New Roman" w:eastAsia="Times New Roman" w:hAnsi="Times New Roman" w:cs="Times New Roman"/>
          <w:sz w:val="24"/>
        </w:rPr>
      </w:pPr>
      <w:r w:rsidRPr="00F4354D">
        <w:rPr>
          <w:rFonts w:ascii="Times New Roman" w:eastAsia="Times New Roman" w:hAnsi="Times New Roman" w:cs="Times New Roman"/>
          <w:sz w:val="24"/>
        </w:rPr>
        <w:t>Adapun peran Tokoh Agama diharapkan dapat menjadi contoh bagi pengikutnya, baik untuk mematuhi maupun tidak mematuhi protokol kesehatan. Budi Hidayat yang seorang Plt. Dirjen Pencegahan dan Pengendalian Penyakit kementrian Kesehatan (Kemenkes RI) menekankan kepada seluruh tokoh agama atau siapapun yang memiliki peran penting dalam suatu komunitas tertentu agar lebih bijak serta memberikan keteladanan kepada masyarakat tentang pentingnya penerapan protokol kesehatan. Budi Hidayat meminta agar selama masa pandemi, para tokoh tidak menggelar kegiatan yang menimbulkan banyak kerumunan orang. Sebab, kerumunan dapat memicu penularan virus SARS-CoV-2 penyebab covid-19 yang dapar berakibat fatal.</w:t>
      </w:r>
    </w:p>
    <w:p w:rsidR="00F4354D" w:rsidRDefault="00A31E5A" w:rsidP="00E73E5E">
      <w:pPr>
        <w:pStyle w:val="ListParagraph"/>
        <w:spacing w:after="0" w:line="240" w:lineRule="auto"/>
        <w:ind w:left="360" w:firstLine="540"/>
        <w:jc w:val="both"/>
        <w:rPr>
          <w:rFonts w:ascii="Times New Roman" w:eastAsia="Times New Roman" w:hAnsi="Times New Roman" w:cs="Times New Roman"/>
          <w:sz w:val="24"/>
        </w:rPr>
      </w:pPr>
      <w:r w:rsidRPr="00F4354D">
        <w:rPr>
          <w:rFonts w:ascii="Times New Roman" w:eastAsia="Times New Roman" w:hAnsi="Times New Roman" w:cs="Times New Roman"/>
          <w:sz w:val="24"/>
        </w:rPr>
        <w:t xml:space="preserve">Peran tokoh agama dalam pandemi ini adalah penguatan literasi hubungan antara agama dan ilmu pengetahuan, menjaga keharmonisan antara manusia dan alam, mendorong rasional, dan tidak fatalistis dalam pengendalian diri lahir batin. Imam </w:t>
      </w:r>
      <w:proofErr w:type="gramStart"/>
      <w:r w:rsidRPr="00F4354D">
        <w:rPr>
          <w:rFonts w:ascii="Times New Roman" w:eastAsia="Times New Roman" w:hAnsi="Times New Roman" w:cs="Times New Roman"/>
          <w:sz w:val="24"/>
        </w:rPr>
        <w:t>besar</w:t>
      </w:r>
      <w:proofErr w:type="gramEnd"/>
      <w:r w:rsidRPr="00F4354D">
        <w:rPr>
          <w:rFonts w:ascii="Times New Roman" w:eastAsia="Times New Roman" w:hAnsi="Times New Roman" w:cs="Times New Roman"/>
          <w:sz w:val="24"/>
        </w:rPr>
        <w:t xml:space="preserve"> Masjid Istiqlal Jakarta Profesor Nasaruddin Umar mengatakan kehadiran agama sangat diperlukan ditengah masyarakat, </w:t>
      </w:r>
      <w:r w:rsidRPr="00F4354D">
        <w:rPr>
          <w:rFonts w:ascii="Times New Roman" w:eastAsia="Times New Roman" w:hAnsi="Times New Roman" w:cs="Times New Roman"/>
          <w:sz w:val="24"/>
        </w:rPr>
        <w:lastRenderedPageBreak/>
        <w:t xml:space="preserve">khususnya ditengah situasi saat pandemi ataupun pasca pandemi. Tokoh agama harus dapat melakukan suatu upaya dalam rangka menyelesaikan atau paling tidak ikut berperan serta mengeliminir dampak-dampak negatif yang lebih besar dari covid-19 ini </w:t>
      </w:r>
      <w:r w:rsidRPr="00F4354D">
        <w:rPr>
          <w:rFonts w:ascii="Times New Roman" w:eastAsia="Times New Roman" w:hAnsi="Times New Roman" w:cs="Times New Roman"/>
          <w:sz w:val="24"/>
        </w:rPr>
        <w:fldChar w:fldCharType="begin" w:fldLock="1"/>
      </w:r>
      <w:r w:rsidR="00347A87">
        <w:rPr>
          <w:rFonts w:ascii="Times New Roman" w:eastAsia="Times New Roman" w:hAnsi="Times New Roman" w:cs="Times New Roman"/>
          <w:sz w:val="24"/>
        </w:rPr>
        <w:instrText>ADDIN CSL_CITATION {"citationItems":[{"id":"ITEM-1","itemData":{"DOI":"10.14421/lijid.v3i1.2224","ISSN":"2621-6582","abstract":"Information transmission takes an important role in overcoming the covid-19 pandemic. This role is carried out by various parties, including religious leaders. Religious leaders who have charismatic figures, have a special powers that can influence many actions of the people who become their communities. Messages which delivered by religious leaders have a tendency to be followed both the substance of good and bad messages. Therefore, this study aims to explore the responses of religious leaders in online media. To achieve this goal, this research uses descriptive-analysis method by Anthony Giddens about structuration approach. This paper concludes that a role of religious leaders in dealing with covid-19 plays the role as a shock absorber to other people (motivator), the pandemic information mouthpiece (communicator), and the role model (idol). Their role of religious leaders in preventing covid-19 increasingly strengthens a social hierarchy it has in patron-client relations. This form of relationship makes religious leaders to maximize their potential charismatic leadership. It makes our research further strengthen other research on an influence of religious leaders in the formation of social action.","author":[{"dropping-particle":"","family":"Nurul Aula","given":"Siti Khodijah","non-dropping-particle":"","parse-names":false,"suffix":""}],"container-title":"Living Islam: Journal of Islamic Discourses","id":"ITEM-1","issue":"1","issued":{"date-parts":[["2020"]]},"page":"125","title":"Peran Tokoh Agama Dalam Memutus Rantai Pandemi Covid-19 Di Media Online Indonesia","type":"article-journal","volume":"3"},"uris":["http://www.mendeley.com/documents/?uuid=7ffed273-ca29-4735-a8d7-581facf34651"]}],"mendeley":{"formattedCitation":"(Nurul Aula, 2020)","plainTextFormattedCitation":"(Nurul Aula, 2020)","previouslyFormattedCitation":"(Nurul Aula, 2020)"},"properties":{"noteIndex":0},"schema":"https://github.com/citation-style-language/schema/raw/master/csl-citation.json"}</w:instrText>
      </w:r>
      <w:r w:rsidRPr="00F4354D">
        <w:rPr>
          <w:rFonts w:ascii="Times New Roman" w:eastAsia="Times New Roman" w:hAnsi="Times New Roman" w:cs="Times New Roman"/>
          <w:sz w:val="24"/>
        </w:rPr>
        <w:fldChar w:fldCharType="separate"/>
      </w:r>
      <w:r w:rsidRPr="00F4354D">
        <w:rPr>
          <w:rFonts w:ascii="Times New Roman" w:eastAsia="Times New Roman" w:hAnsi="Times New Roman" w:cs="Times New Roman"/>
          <w:noProof/>
          <w:sz w:val="24"/>
        </w:rPr>
        <w:t>(Nurul Aula, 2020)</w:t>
      </w:r>
      <w:r w:rsidRPr="00F4354D">
        <w:rPr>
          <w:rFonts w:ascii="Times New Roman" w:eastAsia="Times New Roman" w:hAnsi="Times New Roman" w:cs="Times New Roman"/>
          <w:sz w:val="24"/>
        </w:rPr>
        <w:fldChar w:fldCharType="end"/>
      </w:r>
      <w:r w:rsidRPr="00F4354D">
        <w:rPr>
          <w:rFonts w:ascii="Times New Roman" w:eastAsia="Times New Roman" w:hAnsi="Times New Roman" w:cs="Times New Roman"/>
          <w:sz w:val="24"/>
        </w:rPr>
        <w:t xml:space="preserve">.  </w:t>
      </w:r>
    </w:p>
    <w:p w:rsidR="00F4354D" w:rsidRDefault="00A31E5A" w:rsidP="00E73E5E">
      <w:pPr>
        <w:pStyle w:val="ListParagraph"/>
        <w:spacing w:after="0" w:line="240" w:lineRule="auto"/>
        <w:ind w:left="360" w:firstLine="540"/>
        <w:jc w:val="both"/>
        <w:rPr>
          <w:rFonts w:ascii="Times New Roman" w:eastAsia="Times New Roman" w:hAnsi="Times New Roman" w:cs="Times New Roman"/>
          <w:sz w:val="24"/>
        </w:rPr>
      </w:pPr>
      <w:r w:rsidRPr="00F4354D">
        <w:rPr>
          <w:rFonts w:ascii="Times New Roman" w:eastAsia="Times New Roman" w:hAnsi="Times New Roman" w:cs="Times New Roman"/>
          <w:sz w:val="24"/>
        </w:rPr>
        <w:t xml:space="preserve">Kepala Puskesmas Gunungsari dalam segala hal yang berkaitan dengan promosi kesehatan ataupun sosialisasi terkait suatu program kesehatan pasti melibatkan para tokoh tanpa terkecuali tokoh agama. Bahkan sebelum melakukan suatu kegiatan yang </w:t>
      </w:r>
      <w:proofErr w:type="gramStart"/>
      <w:r w:rsidRPr="00F4354D">
        <w:rPr>
          <w:rFonts w:ascii="Times New Roman" w:eastAsia="Times New Roman" w:hAnsi="Times New Roman" w:cs="Times New Roman"/>
          <w:sz w:val="24"/>
        </w:rPr>
        <w:t>akan</w:t>
      </w:r>
      <w:proofErr w:type="gramEnd"/>
      <w:r w:rsidRPr="00F4354D">
        <w:rPr>
          <w:rFonts w:ascii="Times New Roman" w:eastAsia="Times New Roman" w:hAnsi="Times New Roman" w:cs="Times New Roman"/>
          <w:sz w:val="24"/>
        </w:rPr>
        <w:t xml:space="preserve"> melibatkana masyarakat luas terlebih dahulu mendatangi tokoh agama kerumahnya untuk memiinta izin sekaligus menjelaskan maksud dan tujuan dari suatu kegiatan. Begitu juga kaitan dengan covid-19 ini, karena penyakit ini tidak terlihat dan sangat berkaitian dengan masyarakat umum, maka setiap langkah pencegahan yang diambil selalu sedapat mungkin melibatkan tokoh agama.</w:t>
      </w:r>
    </w:p>
    <w:p w:rsidR="00A31E5A" w:rsidRPr="00F4354D" w:rsidRDefault="00A31E5A" w:rsidP="00E73E5E">
      <w:pPr>
        <w:pStyle w:val="ListParagraph"/>
        <w:spacing w:after="0" w:line="240" w:lineRule="auto"/>
        <w:ind w:left="360" w:firstLine="540"/>
        <w:jc w:val="both"/>
        <w:rPr>
          <w:rFonts w:ascii="Times New Roman" w:eastAsia="Times New Roman" w:hAnsi="Times New Roman" w:cs="Times New Roman"/>
          <w:sz w:val="24"/>
        </w:rPr>
      </w:pPr>
      <w:r w:rsidRPr="00F4354D">
        <w:rPr>
          <w:rFonts w:ascii="Times New Roman" w:eastAsia="Times New Roman" w:hAnsi="Times New Roman" w:cs="Times New Roman"/>
          <w:sz w:val="24"/>
        </w:rPr>
        <w:t xml:space="preserve">Pemerintah Kecamatan Gunungsari mengatakan bahwa diawal-awal masa lock down diberlakukan atau diawal masa work from home diberlakukan yang membuat kita jarang masuk </w:t>
      </w:r>
      <w:proofErr w:type="gramStart"/>
      <w:r w:rsidRPr="00F4354D">
        <w:rPr>
          <w:rFonts w:ascii="Times New Roman" w:eastAsia="Times New Roman" w:hAnsi="Times New Roman" w:cs="Times New Roman"/>
          <w:sz w:val="24"/>
        </w:rPr>
        <w:t>kantor</w:t>
      </w:r>
      <w:proofErr w:type="gramEnd"/>
      <w:r w:rsidRPr="00F4354D">
        <w:rPr>
          <w:rFonts w:ascii="Times New Roman" w:eastAsia="Times New Roman" w:hAnsi="Times New Roman" w:cs="Times New Roman"/>
          <w:sz w:val="24"/>
        </w:rPr>
        <w:t xml:space="preserve">, selaian itu juga pendaftaran nikah kita liburkan saat pandemic tersebut karen dikhawatirkan akan mengundang kerumunan praktis membuat aktifitas tidak terlalu banyak sehingga kami mengambil langkah benyak berdiskusi dengan para tokoh agama terkait dengan pencegahan covid-19 ini. Kami melihat bahwa permasalahan utama adalah ketidak patuhan masyarakat dalam mengikuti himbuan dari pemerintah terhadap penerapan protokol kesehatan. Disini kami melihat adanya benag yang terputus antara pemerintah atau </w:t>
      </w:r>
      <w:proofErr w:type="gramStart"/>
      <w:r w:rsidRPr="00F4354D">
        <w:rPr>
          <w:rFonts w:ascii="Times New Roman" w:eastAsia="Times New Roman" w:hAnsi="Times New Roman" w:cs="Times New Roman"/>
          <w:sz w:val="24"/>
        </w:rPr>
        <w:t>tim</w:t>
      </w:r>
      <w:proofErr w:type="gramEnd"/>
      <w:r w:rsidRPr="00F4354D">
        <w:rPr>
          <w:rFonts w:ascii="Times New Roman" w:eastAsia="Times New Roman" w:hAnsi="Times New Roman" w:cs="Times New Roman"/>
          <w:sz w:val="24"/>
        </w:rPr>
        <w:t xml:space="preserve"> satgas covid-19 dengan masyarakat yang menjadi sasaran program. </w:t>
      </w:r>
      <w:proofErr w:type="gramStart"/>
      <w:r w:rsidRPr="00F4354D">
        <w:rPr>
          <w:rFonts w:ascii="Times New Roman" w:eastAsia="Times New Roman" w:hAnsi="Times New Roman" w:cs="Times New Roman"/>
          <w:sz w:val="24"/>
        </w:rPr>
        <w:t>Hal ini yang menurut kami harus ada penyambung an</w:t>
      </w:r>
      <w:bookmarkStart w:id="0" w:name="_GoBack"/>
      <w:bookmarkEnd w:id="0"/>
      <w:r w:rsidRPr="00F4354D">
        <w:rPr>
          <w:rFonts w:ascii="Times New Roman" w:eastAsia="Times New Roman" w:hAnsi="Times New Roman" w:cs="Times New Roman"/>
          <w:sz w:val="24"/>
        </w:rPr>
        <w:t xml:space="preserve">tara masyarakat dan pemerintah atau tim satgas covid-19, dan posisi ini yang paling tepat adalah tokoh agama, karena kakmi melihat dan sering mebuktikan ketika seorang tuan guru sudah menyammpaikan sesuatu dihadapan jamaahnya, maka dengan cepat jamaahnya dapat mengkap maksud dan mengikuti serta melaksanakan arahan dari </w:t>
      </w:r>
      <w:r w:rsidRPr="00F4354D">
        <w:rPr>
          <w:rFonts w:ascii="Times New Roman" w:eastAsia="Times New Roman" w:hAnsi="Times New Roman" w:cs="Times New Roman"/>
          <w:sz w:val="24"/>
        </w:rPr>
        <w:t>seorang tokoh agam yang sangat disegani oleh jamaah tersebut.</w:t>
      </w:r>
      <w:proofErr w:type="gramEnd"/>
      <w:r w:rsidRPr="00F4354D">
        <w:rPr>
          <w:rFonts w:ascii="Times New Roman" w:eastAsia="Times New Roman" w:hAnsi="Times New Roman" w:cs="Times New Roman"/>
          <w:sz w:val="24"/>
        </w:rPr>
        <w:t xml:space="preserve"> Ini salah satu bukti bahwa dalam pencegahan covid-19 peran tokoh agama tidak dapat dipandang sebelah mata.</w:t>
      </w:r>
    </w:p>
    <w:p w:rsidR="00A31E5A" w:rsidRPr="00347A87" w:rsidRDefault="00A31E5A" w:rsidP="00347A87">
      <w:pPr>
        <w:spacing w:after="0" w:line="240" w:lineRule="auto"/>
        <w:jc w:val="both"/>
        <w:rPr>
          <w:rFonts w:ascii="Times New Roman" w:eastAsia="Times New Roman" w:hAnsi="Times New Roman" w:cs="Times New Roman"/>
          <w:sz w:val="24"/>
        </w:rPr>
      </w:pPr>
    </w:p>
    <w:p w:rsidR="00A31E5A" w:rsidRPr="00A31E5A" w:rsidRDefault="00195C45" w:rsidP="00E73E5E">
      <w:pPr>
        <w:spacing w:after="0" w:line="240" w:lineRule="auto"/>
        <w:rPr>
          <w:rFonts w:ascii="Times New Roman" w:eastAsia="Times New Roman" w:hAnsi="Times New Roman" w:cs="Times New Roman"/>
          <w:b/>
          <w:sz w:val="24"/>
        </w:rPr>
      </w:pPr>
      <w:r w:rsidRPr="00A31E5A">
        <w:rPr>
          <w:rFonts w:ascii="Times New Roman" w:eastAsia="Times New Roman" w:hAnsi="Times New Roman" w:cs="Times New Roman"/>
          <w:b/>
          <w:sz w:val="24"/>
        </w:rPr>
        <w:t>KESIMPULAN</w:t>
      </w:r>
    </w:p>
    <w:p w:rsidR="00A31E5A" w:rsidRDefault="00A31E5A" w:rsidP="00E73E5E">
      <w:pPr>
        <w:pStyle w:val="ListParagraph"/>
        <w:spacing w:after="0" w:line="240" w:lineRule="auto"/>
        <w:ind w:left="180"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Dari hasil penelitian yang dilakukan dapat diambil kesimpulan bahwa Tokoh Agama mendukung upaya pemerintah untuk mencegah penyebaran covid-19 ini dengan menerapkan protokol kesehatan, selain itu Tokoh Agama juga membantu pemerintah dalam hal menyebarluaskan informasi terkait </w:t>
      </w:r>
      <w:proofErr w:type="gramStart"/>
      <w:r>
        <w:rPr>
          <w:rFonts w:ascii="Times New Roman" w:eastAsia="Times New Roman" w:hAnsi="Times New Roman" w:cs="Times New Roman"/>
          <w:sz w:val="24"/>
        </w:rPr>
        <w:t>cara</w:t>
      </w:r>
      <w:proofErr w:type="gramEnd"/>
      <w:r>
        <w:rPr>
          <w:rFonts w:ascii="Times New Roman" w:eastAsia="Times New Roman" w:hAnsi="Times New Roman" w:cs="Times New Roman"/>
          <w:sz w:val="24"/>
        </w:rPr>
        <w:t xml:space="preserve"> pencegahan kepada masyarakat serta mengajak masyarakat atau jamaahnya untuk menerapkan protokol kesehatan dan hasilnya berdampak pada terkendalinya penyebaran covid-19 di Wilayah Kecamatan Gunungsari.</w:t>
      </w:r>
    </w:p>
    <w:p w:rsidR="00A31E5A" w:rsidRPr="00FF1EED" w:rsidRDefault="00A31E5A" w:rsidP="00E73E5E">
      <w:pPr>
        <w:pStyle w:val="ListParagraph"/>
        <w:spacing w:after="0" w:line="240" w:lineRule="auto"/>
        <w:ind w:left="180"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Dalam hal stigma covid-19, tokoh agama tidak memiliki stigma terhadap covid-19. Hal ini karena tokoh agama percaya bahwa dalam agama </w:t>
      </w:r>
      <w:proofErr w:type="gramStart"/>
      <w:r>
        <w:rPr>
          <w:rFonts w:ascii="Times New Roman" w:eastAsia="Times New Roman" w:hAnsi="Times New Roman" w:cs="Times New Roman"/>
          <w:sz w:val="24"/>
        </w:rPr>
        <w:t>islam</w:t>
      </w:r>
      <w:proofErr w:type="gramEnd"/>
      <w:r>
        <w:rPr>
          <w:rFonts w:ascii="Times New Roman" w:eastAsia="Times New Roman" w:hAnsi="Times New Roman" w:cs="Times New Roman"/>
          <w:sz w:val="24"/>
        </w:rPr>
        <w:t xml:space="preserve"> segala jenis penyakit datangnya dari Allah dan sudah digariskan sebagai taqdir bagi setiap hambanya. Selain itu agama </w:t>
      </w:r>
      <w:proofErr w:type="gramStart"/>
      <w:r>
        <w:rPr>
          <w:rFonts w:ascii="Times New Roman" w:eastAsia="Times New Roman" w:hAnsi="Times New Roman" w:cs="Times New Roman"/>
          <w:sz w:val="24"/>
        </w:rPr>
        <w:t>islam</w:t>
      </w:r>
      <w:proofErr w:type="gramEnd"/>
      <w:r>
        <w:rPr>
          <w:rFonts w:ascii="Times New Roman" w:eastAsia="Times New Roman" w:hAnsi="Times New Roman" w:cs="Times New Roman"/>
          <w:sz w:val="24"/>
        </w:rPr>
        <w:t xml:space="preserve"> juga melarang seseorang untuk berburuk sangka atau suudzon terhadap sesama terlebih pada seseorang atau keluarga yang terpapar covid-19. Peran tokoh agama dalam mencegah stigma ini sangat efektif sehingga penyebaran covid-19 dapat ditekan diwilayah Kecamatan Gunungsari.</w:t>
      </w:r>
    </w:p>
    <w:p w:rsidR="00A31E5A" w:rsidRPr="00A31E5A" w:rsidRDefault="00A31E5A" w:rsidP="00A31E5A">
      <w:pPr>
        <w:spacing w:after="0" w:line="240" w:lineRule="auto"/>
        <w:jc w:val="both"/>
        <w:rPr>
          <w:rFonts w:ascii="Times New Roman" w:hAnsi="Times New Roman" w:cs="Times New Roman"/>
          <w:b/>
          <w:sz w:val="24"/>
          <w:szCs w:val="24"/>
        </w:rPr>
      </w:pPr>
    </w:p>
    <w:p w:rsidR="00A31E5A" w:rsidRDefault="00195C45" w:rsidP="00A31E5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rsidR="00347A87" w:rsidRPr="00347A87" w:rsidRDefault="00347A87" w:rsidP="00347A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347A87">
        <w:rPr>
          <w:rFonts w:ascii="Times New Roman" w:hAnsi="Times New Roman" w:cs="Times New Roman"/>
          <w:noProof/>
          <w:sz w:val="24"/>
          <w:szCs w:val="24"/>
        </w:rPr>
        <w:t xml:space="preserve">Barat, B. L. (2018). </w:t>
      </w:r>
      <w:r w:rsidRPr="00347A87">
        <w:rPr>
          <w:rFonts w:ascii="Times New Roman" w:hAnsi="Times New Roman" w:cs="Times New Roman"/>
          <w:i/>
          <w:iCs/>
          <w:noProof/>
          <w:sz w:val="24"/>
          <w:szCs w:val="24"/>
        </w:rPr>
        <w:t>jumlah penduduk kabupaten lombok barat</w:t>
      </w:r>
      <w:r w:rsidRPr="00347A87">
        <w:rPr>
          <w:rFonts w:ascii="Times New Roman" w:hAnsi="Times New Roman" w:cs="Times New Roman"/>
          <w:noProof/>
          <w:sz w:val="24"/>
          <w:szCs w:val="24"/>
        </w:rPr>
        <w:t>. lombok barat.</w:t>
      </w:r>
    </w:p>
    <w:p w:rsidR="00347A87" w:rsidRPr="00347A87" w:rsidRDefault="00347A87" w:rsidP="00347A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A87">
        <w:rPr>
          <w:rFonts w:ascii="Times New Roman" w:hAnsi="Times New Roman" w:cs="Times New Roman"/>
          <w:noProof/>
          <w:sz w:val="24"/>
          <w:szCs w:val="24"/>
        </w:rPr>
        <w:t xml:space="preserve">Desi Citra Dewi, Jesika Setyani, S. Y. (2020). Cara pencegahan penyebaran covid-19. </w:t>
      </w:r>
      <w:r w:rsidRPr="00347A87">
        <w:rPr>
          <w:rFonts w:ascii="Times New Roman" w:hAnsi="Times New Roman" w:cs="Times New Roman"/>
          <w:i/>
          <w:iCs/>
          <w:noProof/>
          <w:sz w:val="24"/>
          <w:szCs w:val="24"/>
        </w:rPr>
        <w:t>Universitas Pamulang</w:t>
      </w:r>
      <w:r w:rsidRPr="00347A87">
        <w:rPr>
          <w:rFonts w:ascii="Times New Roman" w:hAnsi="Times New Roman" w:cs="Times New Roman"/>
          <w:noProof/>
          <w:sz w:val="24"/>
          <w:szCs w:val="24"/>
        </w:rPr>
        <w:t xml:space="preserve">, </w:t>
      </w:r>
      <w:r w:rsidRPr="00347A87">
        <w:rPr>
          <w:rFonts w:ascii="Times New Roman" w:hAnsi="Times New Roman" w:cs="Times New Roman"/>
          <w:i/>
          <w:iCs/>
          <w:noProof/>
          <w:sz w:val="24"/>
          <w:szCs w:val="24"/>
        </w:rPr>
        <w:t>1</w:t>
      </w:r>
      <w:r w:rsidRPr="00347A87">
        <w:rPr>
          <w:rFonts w:ascii="Times New Roman" w:hAnsi="Times New Roman" w:cs="Times New Roman"/>
          <w:noProof/>
          <w:sz w:val="24"/>
          <w:szCs w:val="24"/>
        </w:rPr>
        <w:t>(1), 111–115.</w:t>
      </w:r>
    </w:p>
    <w:p w:rsidR="00347A87" w:rsidRPr="00347A87" w:rsidRDefault="00347A87" w:rsidP="00347A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A87">
        <w:rPr>
          <w:rFonts w:ascii="Times New Roman" w:hAnsi="Times New Roman" w:cs="Times New Roman"/>
          <w:noProof/>
          <w:sz w:val="24"/>
          <w:szCs w:val="24"/>
        </w:rPr>
        <w:t xml:space="preserve">Dikes, L. (2020). </w:t>
      </w:r>
      <w:r w:rsidRPr="00347A87">
        <w:rPr>
          <w:rFonts w:ascii="Times New Roman" w:hAnsi="Times New Roman" w:cs="Times New Roman"/>
          <w:i/>
          <w:iCs/>
          <w:noProof/>
          <w:sz w:val="24"/>
          <w:szCs w:val="24"/>
        </w:rPr>
        <w:t>laporan kewaspadaan covid-19 tingkat kabupaten lombok barat, rekap per kecamatan</w:t>
      </w:r>
      <w:r w:rsidRPr="00347A87">
        <w:rPr>
          <w:rFonts w:ascii="Times New Roman" w:hAnsi="Times New Roman" w:cs="Times New Roman"/>
          <w:noProof/>
          <w:sz w:val="24"/>
          <w:szCs w:val="24"/>
        </w:rPr>
        <w:t>. lombok barat.</w:t>
      </w:r>
    </w:p>
    <w:p w:rsidR="00347A87" w:rsidRPr="00347A87" w:rsidRDefault="00347A87" w:rsidP="00347A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A87">
        <w:rPr>
          <w:rFonts w:ascii="Times New Roman" w:hAnsi="Times New Roman" w:cs="Times New Roman"/>
          <w:noProof/>
          <w:sz w:val="24"/>
          <w:szCs w:val="24"/>
        </w:rPr>
        <w:t xml:space="preserve">Dikes, N. (2020). </w:t>
      </w:r>
      <w:r w:rsidRPr="00347A87">
        <w:rPr>
          <w:rFonts w:ascii="Times New Roman" w:hAnsi="Times New Roman" w:cs="Times New Roman"/>
          <w:i/>
          <w:iCs/>
          <w:noProof/>
          <w:sz w:val="24"/>
          <w:szCs w:val="24"/>
        </w:rPr>
        <w:t>laporan kewaspadaan covid-19 provinsi NTB, rekap per kabupaten</w:t>
      </w:r>
      <w:r w:rsidRPr="00347A87">
        <w:rPr>
          <w:rFonts w:ascii="Times New Roman" w:hAnsi="Times New Roman" w:cs="Times New Roman"/>
          <w:noProof/>
          <w:sz w:val="24"/>
          <w:szCs w:val="24"/>
        </w:rPr>
        <w:t>. NTB.</w:t>
      </w:r>
    </w:p>
    <w:p w:rsidR="00347A87" w:rsidRPr="00347A87" w:rsidRDefault="00347A87" w:rsidP="00347A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A87">
        <w:rPr>
          <w:rFonts w:ascii="Times New Roman" w:hAnsi="Times New Roman" w:cs="Times New Roman"/>
          <w:noProof/>
          <w:sz w:val="24"/>
          <w:szCs w:val="24"/>
        </w:rPr>
        <w:t xml:space="preserve">Dwi,  j narwoko. (1982). </w:t>
      </w:r>
      <w:r w:rsidRPr="00347A87">
        <w:rPr>
          <w:rFonts w:ascii="Times New Roman" w:hAnsi="Times New Roman" w:cs="Times New Roman"/>
          <w:i/>
          <w:iCs/>
          <w:noProof/>
          <w:sz w:val="24"/>
          <w:szCs w:val="24"/>
        </w:rPr>
        <w:t>pssikologi sosial</w:t>
      </w:r>
      <w:r w:rsidRPr="00347A87">
        <w:rPr>
          <w:rFonts w:ascii="Times New Roman" w:hAnsi="Times New Roman" w:cs="Times New Roman"/>
          <w:noProof/>
          <w:sz w:val="24"/>
          <w:szCs w:val="24"/>
        </w:rPr>
        <w:t>. surabaya: pt. bina ilmu.</w:t>
      </w:r>
    </w:p>
    <w:p w:rsidR="00347A87" w:rsidRPr="00347A87" w:rsidRDefault="00347A87" w:rsidP="00347A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A87">
        <w:rPr>
          <w:rFonts w:ascii="Times New Roman" w:hAnsi="Times New Roman" w:cs="Times New Roman"/>
          <w:noProof/>
          <w:sz w:val="24"/>
          <w:szCs w:val="24"/>
        </w:rPr>
        <w:t xml:space="preserve">Gunungsari, K. (2017). </w:t>
      </w:r>
      <w:r w:rsidRPr="00347A87">
        <w:rPr>
          <w:rFonts w:ascii="Times New Roman" w:hAnsi="Times New Roman" w:cs="Times New Roman"/>
          <w:i/>
          <w:iCs/>
          <w:noProof/>
          <w:sz w:val="24"/>
          <w:szCs w:val="24"/>
        </w:rPr>
        <w:t>data KUA kecamatan gunungsari</w:t>
      </w:r>
      <w:r w:rsidRPr="00347A87">
        <w:rPr>
          <w:rFonts w:ascii="Times New Roman" w:hAnsi="Times New Roman" w:cs="Times New Roman"/>
          <w:noProof/>
          <w:sz w:val="24"/>
          <w:szCs w:val="24"/>
        </w:rPr>
        <w:t>. gunungsari.</w:t>
      </w:r>
    </w:p>
    <w:p w:rsidR="00347A87" w:rsidRPr="00347A87" w:rsidRDefault="00347A87" w:rsidP="00347A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A87">
        <w:rPr>
          <w:rFonts w:ascii="Times New Roman" w:hAnsi="Times New Roman" w:cs="Times New Roman"/>
          <w:noProof/>
          <w:sz w:val="24"/>
          <w:szCs w:val="24"/>
        </w:rPr>
        <w:lastRenderedPageBreak/>
        <w:t xml:space="preserve">Juditha, C. (2020). People Behavior Related To The Spread Of Covid-19’s Hoax. </w:t>
      </w:r>
      <w:r w:rsidRPr="00347A87">
        <w:rPr>
          <w:rFonts w:ascii="Times New Roman" w:hAnsi="Times New Roman" w:cs="Times New Roman"/>
          <w:i/>
          <w:iCs/>
          <w:noProof/>
          <w:sz w:val="24"/>
          <w:szCs w:val="24"/>
        </w:rPr>
        <w:t>Journal Pekommas</w:t>
      </w:r>
      <w:r w:rsidRPr="00347A87">
        <w:rPr>
          <w:rFonts w:ascii="Times New Roman" w:hAnsi="Times New Roman" w:cs="Times New Roman"/>
          <w:noProof/>
          <w:sz w:val="24"/>
          <w:szCs w:val="24"/>
        </w:rPr>
        <w:t xml:space="preserve">, </w:t>
      </w:r>
      <w:r w:rsidRPr="00347A87">
        <w:rPr>
          <w:rFonts w:ascii="Times New Roman" w:hAnsi="Times New Roman" w:cs="Times New Roman"/>
          <w:i/>
          <w:iCs/>
          <w:noProof/>
          <w:sz w:val="24"/>
          <w:szCs w:val="24"/>
        </w:rPr>
        <w:t>5</w:t>
      </w:r>
      <w:r w:rsidRPr="00347A87">
        <w:rPr>
          <w:rFonts w:ascii="Times New Roman" w:hAnsi="Times New Roman" w:cs="Times New Roman"/>
          <w:noProof/>
          <w:sz w:val="24"/>
          <w:szCs w:val="24"/>
        </w:rPr>
        <w:t>(2), 105. https://doi.org/10.30818/jpkm.2020.2050201</w:t>
      </w:r>
    </w:p>
    <w:p w:rsidR="00347A87" w:rsidRPr="00347A87" w:rsidRDefault="00347A87" w:rsidP="00347A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A87">
        <w:rPr>
          <w:rFonts w:ascii="Times New Roman" w:hAnsi="Times New Roman" w:cs="Times New Roman"/>
          <w:noProof/>
          <w:sz w:val="24"/>
          <w:szCs w:val="24"/>
        </w:rPr>
        <w:t xml:space="preserve">Malik,  nabi bin. (1994). </w:t>
      </w:r>
      <w:r w:rsidRPr="00347A87">
        <w:rPr>
          <w:rFonts w:ascii="Times New Roman" w:hAnsi="Times New Roman" w:cs="Times New Roman"/>
          <w:i/>
          <w:iCs/>
          <w:noProof/>
          <w:sz w:val="24"/>
          <w:szCs w:val="24"/>
        </w:rPr>
        <w:t>membangun dunia baru islam</w:t>
      </w:r>
      <w:r w:rsidRPr="00347A87">
        <w:rPr>
          <w:rFonts w:ascii="Times New Roman" w:hAnsi="Times New Roman" w:cs="Times New Roman"/>
          <w:noProof/>
          <w:sz w:val="24"/>
          <w:szCs w:val="24"/>
        </w:rPr>
        <w:t>. bandung: mizan.</w:t>
      </w:r>
    </w:p>
    <w:p w:rsidR="00347A87" w:rsidRPr="00347A87" w:rsidRDefault="00347A87" w:rsidP="00347A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A87">
        <w:rPr>
          <w:rFonts w:ascii="Times New Roman" w:hAnsi="Times New Roman" w:cs="Times New Roman"/>
          <w:noProof/>
          <w:sz w:val="24"/>
          <w:szCs w:val="24"/>
        </w:rPr>
        <w:t xml:space="preserve">Mushodiq, M. A., &amp; Imron, A. (2020). Peran Majelis Ulama Indonesia Dalam Mitigasi Pandemi Covid-19 (Tinjauan Tindakan Sosial dan Dominasi Kekuasaan Max Weber). </w:t>
      </w:r>
      <w:r w:rsidRPr="00347A87">
        <w:rPr>
          <w:rFonts w:ascii="Times New Roman" w:hAnsi="Times New Roman" w:cs="Times New Roman"/>
          <w:i/>
          <w:iCs/>
          <w:noProof/>
          <w:sz w:val="24"/>
          <w:szCs w:val="24"/>
        </w:rPr>
        <w:t>SALAM: Jurnal Sosial Dan Budaya Syar-I</w:t>
      </w:r>
      <w:r w:rsidRPr="00347A87">
        <w:rPr>
          <w:rFonts w:ascii="Times New Roman" w:hAnsi="Times New Roman" w:cs="Times New Roman"/>
          <w:noProof/>
          <w:sz w:val="24"/>
          <w:szCs w:val="24"/>
        </w:rPr>
        <w:t xml:space="preserve">, </w:t>
      </w:r>
      <w:r w:rsidRPr="00347A87">
        <w:rPr>
          <w:rFonts w:ascii="Times New Roman" w:hAnsi="Times New Roman" w:cs="Times New Roman"/>
          <w:i/>
          <w:iCs/>
          <w:noProof/>
          <w:sz w:val="24"/>
          <w:szCs w:val="24"/>
        </w:rPr>
        <w:t>7</w:t>
      </w:r>
      <w:r w:rsidRPr="00347A87">
        <w:rPr>
          <w:rFonts w:ascii="Times New Roman" w:hAnsi="Times New Roman" w:cs="Times New Roman"/>
          <w:noProof/>
          <w:sz w:val="24"/>
          <w:szCs w:val="24"/>
        </w:rPr>
        <w:t>(5). https://doi.org/10.15408/sjsbs.v7i5.15315</w:t>
      </w:r>
    </w:p>
    <w:p w:rsidR="00347A87" w:rsidRPr="00347A87" w:rsidRDefault="00347A87" w:rsidP="00347A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A87">
        <w:rPr>
          <w:rFonts w:ascii="Times New Roman" w:hAnsi="Times New Roman" w:cs="Times New Roman"/>
          <w:noProof/>
          <w:sz w:val="24"/>
          <w:szCs w:val="24"/>
        </w:rPr>
        <w:t xml:space="preserve">Nurul Aula, S. K. (2020). Peran Tokoh Agama Dalam Memutus Rantai Pandemi Covid-19 Di Media Online Indonesia. </w:t>
      </w:r>
      <w:r w:rsidRPr="00347A87">
        <w:rPr>
          <w:rFonts w:ascii="Times New Roman" w:hAnsi="Times New Roman" w:cs="Times New Roman"/>
          <w:i/>
          <w:iCs/>
          <w:noProof/>
          <w:sz w:val="24"/>
          <w:szCs w:val="24"/>
        </w:rPr>
        <w:t>Living Islam: Journal of Islamic Discourses</w:t>
      </w:r>
      <w:r w:rsidRPr="00347A87">
        <w:rPr>
          <w:rFonts w:ascii="Times New Roman" w:hAnsi="Times New Roman" w:cs="Times New Roman"/>
          <w:noProof/>
          <w:sz w:val="24"/>
          <w:szCs w:val="24"/>
        </w:rPr>
        <w:t xml:space="preserve">, </w:t>
      </w:r>
      <w:r w:rsidRPr="00347A87">
        <w:rPr>
          <w:rFonts w:ascii="Times New Roman" w:hAnsi="Times New Roman" w:cs="Times New Roman"/>
          <w:i/>
          <w:iCs/>
          <w:noProof/>
          <w:sz w:val="24"/>
          <w:szCs w:val="24"/>
        </w:rPr>
        <w:t>3</w:t>
      </w:r>
      <w:r w:rsidRPr="00347A87">
        <w:rPr>
          <w:rFonts w:ascii="Times New Roman" w:hAnsi="Times New Roman" w:cs="Times New Roman"/>
          <w:noProof/>
          <w:sz w:val="24"/>
          <w:szCs w:val="24"/>
        </w:rPr>
        <w:t>(1), 125. https://doi.org/10.14421/lijid.v3i1.2224</w:t>
      </w:r>
    </w:p>
    <w:p w:rsidR="00347A87" w:rsidRPr="00347A87" w:rsidRDefault="00347A87" w:rsidP="00347A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A87">
        <w:rPr>
          <w:rFonts w:ascii="Times New Roman" w:hAnsi="Times New Roman" w:cs="Times New Roman"/>
          <w:noProof/>
          <w:sz w:val="24"/>
          <w:szCs w:val="24"/>
        </w:rPr>
        <w:t>RI,  kementrian kesehatan. (2020). info infeksi emerging.</w:t>
      </w:r>
    </w:p>
    <w:p w:rsidR="00347A87" w:rsidRPr="00347A87" w:rsidRDefault="00347A87" w:rsidP="00347A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A87">
        <w:rPr>
          <w:rFonts w:ascii="Times New Roman" w:hAnsi="Times New Roman" w:cs="Times New Roman"/>
          <w:noProof/>
          <w:sz w:val="24"/>
          <w:szCs w:val="24"/>
        </w:rPr>
        <w:t xml:space="preserve">Sastrawan, S. (2021). Dinamika Perilaku Kesehatan Masyarakat dalam Konteks Pandemi Covid-19. </w:t>
      </w:r>
      <w:r w:rsidRPr="00347A87">
        <w:rPr>
          <w:rFonts w:ascii="Times New Roman" w:hAnsi="Times New Roman" w:cs="Times New Roman"/>
          <w:i/>
          <w:iCs/>
          <w:noProof/>
          <w:sz w:val="24"/>
          <w:szCs w:val="24"/>
        </w:rPr>
        <w:t>Perspektif Akademisi Indonesia</w:t>
      </w:r>
      <w:r w:rsidRPr="00347A87">
        <w:rPr>
          <w:rFonts w:ascii="Times New Roman" w:hAnsi="Times New Roman" w:cs="Times New Roman"/>
          <w:noProof/>
          <w:sz w:val="24"/>
          <w:szCs w:val="24"/>
        </w:rPr>
        <w:t xml:space="preserve">, </w:t>
      </w:r>
      <w:r w:rsidRPr="00347A87">
        <w:rPr>
          <w:rFonts w:ascii="Times New Roman" w:hAnsi="Times New Roman" w:cs="Times New Roman"/>
          <w:i/>
          <w:iCs/>
          <w:noProof/>
          <w:sz w:val="24"/>
          <w:szCs w:val="24"/>
        </w:rPr>
        <w:t>2</w:t>
      </w:r>
      <w:r w:rsidRPr="00347A87">
        <w:rPr>
          <w:rFonts w:ascii="Times New Roman" w:hAnsi="Times New Roman" w:cs="Times New Roman"/>
          <w:noProof/>
          <w:sz w:val="24"/>
          <w:szCs w:val="24"/>
        </w:rPr>
        <w:t>(1 SE-), 70–80. https://doi.org/10.37824/pai.v2i1.42</w:t>
      </w:r>
    </w:p>
    <w:p w:rsidR="00347A87" w:rsidRPr="00347A87" w:rsidRDefault="00347A87" w:rsidP="00347A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A87">
        <w:rPr>
          <w:rFonts w:ascii="Times New Roman" w:hAnsi="Times New Roman" w:cs="Times New Roman"/>
          <w:noProof/>
          <w:sz w:val="24"/>
          <w:szCs w:val="24"/>
        </w:rPr>
        <w:t xml:space="preserve">Sismulyanto, S., Supriyanto, S., &amp; Nursalam, N. (2015). Model to Reduce HIV Related Stigma among Indonesian Nurses. </w:t>
      </w:r>
      <w:r w:rsidRPr="00347A87">
        <w:rPr>
          <w:rFonts w:ascii="Times New Roman" w:hAnsi="Times New Roman" w:cs="Times New Roman"/>
          <w:i/>
          <w:iCs/>
          <w:noProof/>
          <w:sz w:val="24"/>
          <w:szCs w:val="24"/>
        </w:rPr>
        <w:t>International Journal of Public Health Science (IJPHS)</w:t>
      </w:r>
      <w:r w:rsidRPr="00347A87">
        <w:rPr>
          <w:rFonts w:ascii="Times New Roman" w:hAnsi="Times New Roman" w:cs="Times New Roman"/>
          <w:noProof/>
          <w:sz w:val="24"/>
          <w:szCs w:val="24"/>
        </w:rPr>
        <w:t xml:space="preserve">, </w:t>
      </w:r>
      <w:r w:rsidRPr="00347A87">
        <w:rPr>
          <w:rFonts w:ascii="Times New Roman" w:hAnsi="Times New Roman" w:cs="Times New Roman"/>
          <w:i/>
          <w:iCs/>
          <w:noProof/>
          <w:sz w:val="24"/>
          <w:szCs w:val="24"/>
        </w:rPr>
        <w:t>4</w:t>
      </w:r>
      <w:r w:rsidRPr="00347A87">
        <w:rPr>
          <w:rFonts w:ascii="Times New Roman" w:hAnsi="Times New Roman" w:cs="Times New Roman"/>
          <w:noProof/>
          <w:sz w:val="24"/>
          <w:szCs w:val="24"/>
        </w:rPr>
        <w:t>(3), 184. https://doi.org/10.11591/ijphs.v4i3.4731</w:t>
      </w:r>
    </w:p>
    <w:p w:rsidR="00347A87" w:rsidRPr="00347A87" w:rsidRDefault="00347A87" w:rsidP="00347A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A87">
        <w:rPr>
          <w:rFonts w:ascii="Times New Roman" w:hAnsi="Times New Roman" w:cs="Times New Roman"/>
          <w:noProof/>
          <w:sz w:val="24"/>
          <w:szCs w:val="24"/>
        </w:rPr>
        <w:t xml:space="preserve">WHO. (2020). </w:t>
      </w:r>
      <w:r w:rsidRPr="00347A87">
        <w:rPr>
          <w:rFonts w:ascii="Times New Roman" w:hAnsi="Times New Roman" w:cs="Times New Roman"/>
          <w:i/>
          <w:iCs/>
          <w:noProof/>
          <w:sz w:val="24"/>
          <w:szCs w:val="24"/>
        </w:rPr>
        <w:t>novel coronavirus</w:t>
      </w:r>
      <w:r w:rsidRPr="00347A87">
        <w:rPr>
          <w:rFonts w:ascii="Times New Roman" w:hAnsi="Times New Roman" w:cs="Times New Roman"/>
          <w:noProof/>
          <w:sz w:val="24"/>
          <w:szCs w:val="24"/>
        </w:rPr>
        <w:t>.</w:t>
      </w:r>
    </w:p>
    <w:p w:rsidR="00347A87" w:rsidRPr="00347A87" w:rsidRDefault="00347A87" w:rsidP="00347A8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47A87">
        <w:rPr>
          <w:rFonts w:ascii="Times New Roman" w:hAnsi="Times New Roman" w:cs="Times New Roman"/>
          <w:noProof/>
          <w:sz w:val="24"/>
          <w:szCs w:val="24"/>
        </w:rPr>
        <w:t xml:space="preserve">Yuliana, Y. (2020). Corona virus diseases (Covid-19): Sebuah tinjauan literatur. </w:t>
      </w:r>
      <w:r w:rsidRPr="00347A87">
        <w:rPr>
          <w:rFonts w:ascii="Times New Roman" w:hAnsi="Times New Roman" w:cs="Times New Roman"/>
          <w:i/>
          <w:iCs/>
          <w:noProof/>
          <w:sz w:val="24"/>
          <w:szCs w:val="24"/>
        </w:rPr>
        <w:t>Wellness And Healthy Magazine</w:t>
      </w:r>
      <w:r w:rsidRPr="00347A87">
        <w:rPr>
          <w:rFonts w:ascii="Times New Roman" w:hAnsi="Times New Roman" w:cs="Times New Roman"/>
          <w:noProof/>
          <w:sz w:val="24"/>
          <w:szCs w:val="24"/>
        </w:rPr>
        <w:t xml:space="preserve">, </w:t>
      </w:r>
      <w:r w:rsidRPr="00347A87">
        <w:rPr>
          <w:rFonts w:ascii="Times New Roman" w:hAnsi="Times New Roman" w:cs="Times New Roman"/>
          <w:i/>
          <w:iCs/>
          <w:noProof/>
          <w:sz w:val="24"/>
          <w:szCs w:val="24"/>
        </w:rPr>
        <w:t>2</w:t>
      </w:r>
      <w:r w:rsidRPr="00347A87">
        <w:rPr>
          <w:rFonts w:ascii="Times New Roman" w:hAnsi="Times New Roman" w:cs="Times New Roman"/>
          <w:noProof/>
          <w:sz w:val="24"/>
          <w:szCs w:val="24"/>
        </w:rPr>
        <w:t>(1), 187–192. https://doi.org/10.30604/well.95212020</w:t>
      </w:r>
    </w:p>
    <w:p w:rsidR="00347A87" w:rsidRPr="000E3EE5" w:rsidRDefault="00347A87" w:rsidP="00347A87">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347A87" w:rsidRPr="000E3EE5" w:rsidSect="00E73E5E">
      <w:type w:val="continuous"/>
      <w:pgSz w:w="12240" w:h="15840"/>
      <w:pgMar w:top="1440" w:right="900" w:bottom="1440" w:left="990" w:header="720" w:footer="720" w:gutter="0"/>
      <w:cols w:num="2" w:space="18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7FAA" w:rsidRDefault="00E27FAA" w:rsidP="00195C45">
      <w:pPr>
        <w:spacing w:after="0" w:line="240" w:lineRule="auto"/>
      </w:pPr>
      <w:r>
        <w:separator/>
      </w:r>
    </w:p>
  </w:endnote>
  <w:endnote w:type="continuationSeparator" w:id="0">
    <w:p w:rsidR="00E27FAA" w:rsidRDefault="00E27FAA" w:rsidP="00195C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T Sans">
    <w:altName w:val="Corbel"/>
    <w:charset w:val="00"/>
    <w:family w:val="swiss"/>
    <w:pitch w:val="variable"/>
    <w:sig w:usb0="A00002EF" w:usb1="5000204B" w:usb2="00000000" w:usb3="00000000" w:csb0="00000097" w:csb1="00000000"/>
  </w:font>
  <w:font w:name="Segoe UI Historic">
    <w:charset w:val="00"/>
    <w:family w:val="swiss"/>
    <w:pitch w:val="variable"/>
    <w:sig w:usb0="800001EF" w:usb1="02000002" w:usb2="0060C08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7FAA" w:rsidRDefault="00E27FAA" w:rsidP="00195C45">
      <w:pPr>
        <w:spacing w:after="0" w:line="240" w:lineRule="auto"/>
      </w:pPr>
      <w:r>
        <w:separator/>
      </w:r>
    </w:p>
  </w:footnote>
  <w:footnote w:type="continuationSeparator" w:id="0">
    <w:p w:rsidR="00E27FAA" w:rsidRDefault="00E27FAA" w:rsidP="00195C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5C45" w:rsidRDefault="00195C45">
    <w:pPr>
      <w:pStyle w:val="Header"/>
    </w:pPr>
    <w:r w:rsidRPr="001D5BB3">
      <w:rPr>
        <w:rFonts w:ascii="PT Sans" w:hAnsi="PT Sans" w:cs="Segoe UI Historic"/>
        <w:sz w:val="18"/>
        <w:lang w:val="id-ID"/>
      </w:rPr>
      <w:t>Jurnal Kebijakan Kesehatan Indonesia : JKKI</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26503"/>
    <w:multiLevelType w:val="multilevel"/>
    <w:tmpl w:val="E7FE8ED2"/>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 w15:restartNumberingAfterBreak="0">
    <w:nsid w:val="15EF2103"/>
    <w:multiLevelType w:val="hybridMultilevel"/>
    <w:tmpl w:val="130C3B6C"/>
    <w:lvl w:ilvl="0" w:tplc="B6706B12">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 w15:restartNumberingAfterBreak="0">
    <w:nsid w:val="16DE6CE8"/>
    <w:multiLevelType w:val="hybridMultilevel"/>
    <w:tmpl w:val="6DFCF278"/>
    <w:lvl w:ilvl="0" w:tplc="F66E5F46">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 w15:restartNumberingAfterBreak="0">
    <w:nsid w:val="3B904DFD"/>
    <w:multiLevelType w:val="hybridMultilevel"/>
    <w:tmpl w:val="BB984CB0"/>
    <w:lvl w:ilvl="0" w:tplc="10E43B7E">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 w15:restartNumberingAfterBreak="0">
    <w:nsid w:val="42EB76E8"/>
    <w:multiLevelType w:val="hybridMultilevel"/>
    <w:tmpl w:val="57387102"/>
    <w:lvl w:ilvl="0" w:tplc="7AEABEF6">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 w15:restartNumberingAfterBreak="0">
    <w:nsid w:val="44BC19D2"/>
    <w:multiLevelType w:val="hybridMultilevel"/>
    <w:tmpl w:val="1D0A5588"/>
    <w:lvl w:ilvl="0" w:tplc="E45C279E">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6" w15:restartNumberingAfterBreak="0">
    <w:nsid w:val="47164BE6"/>
    <w:multiLevelType w:val="multilevel"/>
    <w:tmpl w:val="9C365552"/>
    <w:lvl w:ilvl="0">
      <w:start w:val="1"/>
      <w:numFmt w:val="decimal"/>
      <w:lvlText w:val="%1."/>
      <w:lvlJc w:val="left"/>
      <w:pPr>
        <w:ind w:left="1620" w:hanging="360"/>
      </w:pPr>
      <w:rPr>
        <w:rFonts w:hint="default"/>
      </w:rPr>
    </w:lvl>
    <w:lvl w:ilvl="1">
      <w:start w:val="1"/>
      <w:numFmt w:val="decimal"/>
      <w:isLgl/>
      <w:lvlText w:val="%1.%2."/>
      <w:lvlJc w:val="left"/>
      <w:pPr>
        <w:ind w:left="540" w:hanging="36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7" w15:restartNumberingAfterBreak="0">
    <w:nsid w:val="4AE922EB"/>
    <w:multiLevelType w:val="hybridMultilevel"/>
    <w:tmpl w:val="C4847D22"/>
    <w:lvl w:ilvl="0" w:tplc="77B6EAC2">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8" w15:restartNumberingAfterBreak="0">
    <w:nsid w:val="59F841CF"/>
    <w:multiLevelType w:val="hybridMultilevel"/>
    <w:tmpl w:val="A59CF444"/>
    <w:lvl w:ilvl="0" w:tplc="EE3ADF7E">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9" w15:restartNumberingAfterBreak="0">
    <w:nsid w:val="69006D84"/>
    <w:multiLevelType w:val="multilevel"/>
    <w:tmpl w:val="5C5CB7FC"/>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0" w15:restartNumberingAfterBreak="0">
    <w:nsid w:val="7534132A"/>
    <w:multiLevelType w:val="hybridMultilevel"/>
    <w:tmpl w:val="BE460758"/>
    <w:lvl w:ilvl="0" w:tplc="001C953C">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1" w15:restartNumberingAfterBreak="0">
    <w:nsid w:val="7A427735"/>
    <w:multiLevelType w:val="hybridMultilevel"/>
    <w:tmpl w:val="D81083BC"/>
    <w:lvl w:ilvl="0" w:tplc="8544EE2C">
      <w:start w:val="1"/>
      <w:numFmt w:val="lowerLetter"/>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2" w15:restartNumberingAfterBreak="0">
    <w:nsid w:val="7BD26868"/>
    <w:multiLevelType w:val="hybridMultilevel"/>
    <w:tmpl w:val="AA0E72BA"/>
    <w:lvl w:ilvl="0" w:tplc="608C7408">
      <w:start w:val="1"/>
      <w:numFmt w:val="decimal"/>
      <w:lvlText w:val="4.%1."/>
      <w:lvlJc w:val="left"/>
      <w:pPr>
        <w:ind w:left="1080" w:hanging="360"/>
      </w:pPr>
      <w:rPr>
        <w:rFonts w:hint="default"/>
      </w:rPr>
    </w:lvl>
    <w:lvl w:ilvl="1" w:tplc="04090019">
      <w:start w:val="1"/>
      <w:numFmt w:val="lowerLetter"/>
      <w:lvlText w:val="%2."/>
      <w:lvlJc w:val="left"/>
      <w:pPr>
        <w:ind w:left="1440" w:hanging="360"/>
      </w:pPr>
    </w:lvl>
    <w:lvl w:ilvl="2" w:tplc="D8AA9F7C">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6"/>
  </w:num>
  <w:num w:numId="4">
    <w:abstractNumId w:val="9"/>
  </w:num>
  <w:num w:numId="5">
    <w:abstractNumId w:val="5"/>
  </w:num>
  <w:num w:numId="6">
    <w:abstractNumId w:val="2"/>
  </w:num>
  <w:num w:numId="7">
    <w:abstractNumId w:val="8"/>
  </w:num>
  <w:num w:numId="8">
    <w:abstractNumId w:val="7"/>
  </w:num>
  <w:num w:numId="9">
    <w:abstractNumId w:val="3"/>
  </w:num>
  <w:num w:numId="10">
    <w:abstractNumId w:val="4"/>
  </w:num>
  <w:num w:numId="11">
    <w:abstractNumId w:val="10"/>
  </w:num>
  <w:num w:numId="12">
    <w:abstractNumId w:val="1"/>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3EE5"/>
    <w:rsid w:val="000E3EE5"/>
    <w:rsid w:val="000F067A"/>
    <w:rsid w:val="00195C45"/>
    <w:rsid w:val="00347A87"/>
    <w:rsid w:val="00513EBE"/>
    <w:rsid w:val="00A31E5A"/>
    <w:rsid w:val="00B3644C"/>
    <w:rsid w:val="00E21B98"/>
    <w:rsid w:val="00E27FAA"/>
    <w:rsid w:val="00E73E5E"/>
    <w:rsid w:val="00F435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C382F22-9AFA-4114-B2B3-3E656DC0A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3EE5"/>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E3EE5"/>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unhideWhenUsed/>
    <w:rsid w:val="00E21B98"/>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21B98"/>
    <w:pPr>
      <w:ind w:left="720"/>
      <w:contextualSpacing/>
    </w:pPr>
  </w:style>
  <w:style w:type="paragraph" w:styleId="Header">
    <w:name w:val="header"/>
    <w:basedOn w:val="Normal"/>
    <w:link w:val="HeaderChar"/>
    <w:uiPriority w:val="99"/>
    <w:unhideWhenUsed/>
    <w:rsid w:val="00195C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5C45"/>
    <w:rPr>
      <w:rFonts w:eastAsiaTheme="minorEastAsia"/>
    </w:rPr>
  </w:style>
  <w:style w:type="paragraph" w:styleId="Footer">
    <w:name w:val="footer"/>
    <w:basedOn w:val="Normal"/>
    <w:link w:val="FooterChar"/>
    <w:uiPriority w:val="99"/>
    <w:unhideWhenUsed/>
    <w:rsid w:val="00195C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5C45"/>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0A92F4-61F2-4BDB-AA3E-79DA115CD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TotalTime>
  <Pages>13</Pages>
  <Words>12950</Words>
  <Characters>73818</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dy AJ</dc:creator>
  <cp:keywords/>
  <dc:description/>
  <cp:lastModifiedBy>Dedy AJ</cp:lastModifiedBy>
  <cp:revision>3</cp:revision>
  <dcterms:created xsi:type="dcterms:W3CDTF">2021-07-13T15:25:00Z</dcterms:created>
  <dcterms:modified xsi:type="dcterms:W3CDTF">2021-07-14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2f5055-41c4-35dc-b183-394a9abc1b5c</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